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E78CC" w14:textId="77777777" w:rsidR="003815EF" w:rsidRPr="0095700A" w:rsidRDefault="003815EF">
      <w:pPr>
        <w:rPr>
          <w:rFonts w:ascii="Times New Roman" w:hAnsi="Times New Roman" w:cs="Times New Roman"/>
          <w:sz w:val="24"/>
          <w:szCs w:val="24"/>
        </w:rPr>
      </w:pPr>
    </w:p>
    <w:p w14:paraId="753A753D"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Social Media Posts Sentimental Analyzer</w:t>
      </w:r>
    </w:p>
    <w:p w14:paraId="5EB08AB0"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By</w:t>
      </w:r>
    </w:p>
    <w:p w14:paraId="35C56093"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GROUP 19-5</w:t>
      </w:r>
    </w:p>
    <w:p w14:paraId="7016AAAF"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DEPARTMENT OF NETWORKS</w:t>
      </w:r>
    </w:p>
    <w:p w14:paraId="309F0020"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SCHOOL OF COMPUTING AND INFORMATICS TECHNOLOGY</w:t>
      </w:r>
    </w:p>
    <w:p w14:paraId="5ED48B8A" w14:textId="77777777" w:rsidR="003815EF" w:rsidRPr="0095700A" w:rsidRDefault="003815EF" w:rsidP="003815EF">
      <w:pPr>
        <w:jc w:val="center"/>
        <w:rPr>
          <w:rFonts w:ascii="Times New Roman" w:hAnsi="Times New Roman" w:cs="Times New Roman"/>
          <w:sz w:val="24"/>
          <w:szCs w:val="24"/>
        </w:rPr>
      </w:pPr>
    </w:p>
    <w:p w14:paraId="1AFA04A7" w14:textId="77777777" w:rsidR="003815EF" w:rsidRPr="0095700A" w:rsidRDefault="003815EF" w:rsidP="003815EF">
      <w:pPr>
        <w:jc w:val="center"/>
        <w:rPr>
          <w:rFonts w:ascii="Times New Roman" w:hAnsi="Times New Roman" w:cs="Times New Roman"/>
          <w:sz w:val="24"/>
          <w:szCs w:val="24"/>
        </w:rPr>
      </w:pPr>
    </w:p>
    <w:p w14:paraId="04913424"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A Proposal submitted to the School of Computing and Informatics Technology</w:t>
      </w:r>
    </w:p>
    <w:p w14:paraId="518A08C4"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For the Study Leading to a Project Proposal in Partial Fulfillment of the</w:t>
      </w:r>
    </w:p>
    <w:p w14:paraId="377F302E"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Requirements for the Award of the Degree of Bachelor of Science in Software Engineering of Makerere University.</w:t>
      </w:r>
    </w:p>
    <w:p w14:paraId="25681A8C" w14:textId="77777777" w:rsidR="003815EF" w:rsidRPr="0095700A" w:rsidRDefault="003815EF" w:rsidP="003815EF">
      <w:pPr>
        <w:jc w:val="center"/>
        <w:rPr>
          <w:rFonts w:ascii="Times New Roman" w:hAnsi="Times New Roman" w:cs="Times New Roman"/>
          <w:sz w:val="24"/>
          <w:szCs w:val="24"/>
        </w:rPr>
      </w:pPr>
    </w:p>
    <w:p w14:paraId="25CF2B6D"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Supervisor</w:t>
      </w:r>
    </w:p>
    <w:p w14:paraId="17C1C1C7"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 xml:space="preserve">Dr. </w:t>
      </w:r>
      <w:proofErr w:type="spellStart"/>
      <w:r w:rsidRPr="0095700A">
        <w:rPr>
          <w:rFonts w:ascii="Times New Roman" w:hAnsi="Times New Roman" w:cs="Times New Roman"/>
          <w:sz w:val="24"/>
          <w:szCs w:val="24"/>
        </w:rPr>
        <w:t>Ntanda</w:t>
      </w:r>
      <w:proofErr w:type="spellEnd"/>
      <w:r w:rsidRPr="0095700A">
        <w:rPr>
          <w:rFonts w:ascii="Times New Roman" w:hAnsi="Times New Roman" w:cs="Times New Roman"/>
          <w:sz w:val="24"/>
          <w:szCs w:val="24"/>
        </w:rPr>
        <w:t xml:space="preserve"> Moses</w:t>
      </w:r>
    </w:p>
    <w:p w14:paraId="7F33A636"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Department of Networks</w:t>
      </w:r>
    </w:p>
    <w:p w14:paraId="7B7C6B49"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School of Computing and Informatics Technology, Makerere University</w:t>
      </w:r>
    </w:p>
    <w:p w14:paraId="6F2CD184" w14:textId="77777777" w:rsidR="003815EF" w:rsidRPr="0095700A" w:rsidRDefault="003815EF" w:rsidP="003815EF">
      <w:pPr>
        <w:jc w:val="center"/>
        <w:rPr>
          <w:rFonts w:ascii="Times New Roman" w:hAnsi="Times New Roman" w:cs="Times New Roman"/>
          <w:sz w:val="24"/>
          <w:szCs w:val="24"/>
        </w:rPr>
      </w:pPr>
      <w:r w:rsidRPr="0095700A">
        <w:rPr>
          <w:rFonts w:ascii="Times New Roman" w:hAnsi="Times New Roman" w:cs="Times New Roman"/>
          <w:sz w:val="24"/>
          <w:szCs w:val="24"/>
        </w:rPr>
        <w:t>mntanda@cis.mak.ac.ug/kmntanda@gmail.com, +256-70293-8609</w:t>
      </w:r>
    </w:p>
    <w:p w14:paraId="256EBADA" w14:textId="77777777" w:rsidR="003815EF" w:rsidRPr="0095700A" w:rsidRDefault="003815EF" w:rsidP="003815EF">
      <w:pPr>
        <w:pStyle w:val="TOCHeading"/>
        <w:jc w:val="center"/>
        <w:rPr>
          <w:rFonts w:ascii="Times New Roman" w:hAnsi="Times New Roman" w:cs="Times New Roman"/>
          <w:sz w:val="24"/>
          <w:szCs w:val="24"/>
        </w:rPr>
      </w:pPr>
    </w:p>
    <w:p w14:paraId="24030774"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tbl>
      <w:tblPr>
        <w:tblStyle w:val="TableGrid"/>
        <w:tblW w:w="0" w:type="auto"/>
        <w:tblInd w:w="-185" w:type="dxa"/>
        <w:tblLook w:val="04A0" w:firstRow="1" w:lastRow="0" w:firstColumn="1" w:lastColumn="0" w:noHBand="0" w:noVBand="1"/>
      </w:tblPr>
      <w:tblGrid>
        <w:gridCol w:w="2160"/>
        <w:gridCol w:w="4448"/>
        <w:gridCol w:w="2927"/>
      </w:tblGrid>
      <w:tr w:rsidR="003815EF" w:rsidRPr="0095700A" w14:paraId="200FBF4C" w14:textId="77777777" w:rsidTr="00044F79">
        <w:tc>
          <w:tcPr>
            <w:tcW w:w="2160" w:type="dxa"/>
            <w:tcBorders>
              <w:top w:val="single" w:sz="4" w:space="0" w:color="auto"/>
              <w:left w:val="single" w:sz="4" w:space="0" w:color="auto"/>
              <w:bottom w:val="single" w:sz="4" w:space="0" w:color="auto"/>
              <w:right w:val="single" w:sz="4" w:space="0" w:color="auto"/>
            </w:tcBorders>
            <w:hideMark/>
          </w:tcPr>
          <w:p w14:paraId="2341A0D8" w14:textId="77777777" w:rsidR="003815EF" w:rsidRPr="0095700A" w:rsidRDefault="003815EF" w:rsidP="00044F79">
            <w:pPr>
              <w:pStyle w:val="ListParagraph"/>
              <w:tabs>
                <w:tab w:val="left" w:pos="3630"/>
              </w:tabs>
              <w:ind w:left="0"/>
              <w:jc w:val="center"/>
              <w:rPr>
                <w:rFonts w:ascii="Times New Roman" w:hAnsi="Times New Roman" w:cs="Times New Roman"/>
                <w:b/>
                <w:sz w:val="24"/>
                <w:szCs w:val="24"/>
              </w:rPr>
            </w:pPr>
            <w:r w:rsidRPr="0095700A">
              <w:rPr>
                <w:rFonts w:ascii="Times New Roman" w:hAnsi="Times New Roman" w:cs="Times New Roman"/>
                <w:b/>
                <w:sz w:val="24"/>
                <w:szCs w:val="24"/>
              </w:rPr>
              <w:t>NO</w:t>
            </w:r>
          </w:p>
        </w:tc>
        <w:tc>
          <w:tcPr>
            <w:tcW w:w="4448" w:type="dxa"/>
            <w:tcBorders>
              <w:top w:val="single" w:sz="4" w:space="0" w:color="auto"/>
              <w:left w:val="single" w:sz="4" w:space="0" w:color="auto"/>
              <w:bottom w:val="single" w:sz="4" w:space="0" w:color="auto"/>
              <w:right w:val="single" w:sz="4" w:space="0" w:color="auto"/>
            </w:tcBorders>
            <w:hideMark/>
          </w:tcPr>
          <w:p w14:paraId="27C43EAF" w14:textId="77777777" w:rsidR="003815EF" w:rsidRPr="0095700A" w:rsidRDefault="003815EF" w:rsidP="00044F79">
            <w:pPr>
              <w:pStyle w:val="ListParagraph"/>
              <w:tabs>
                <w:tab w:val="left" w:pos="3630"/>
              </w:tabs>
              <w:ind w:left="0"/>
              <w:jc w:val="center"/>
              <w:rPr>
                <w:rFonts w:ascii="Times New Roman" w:hAnsi="Times New Roman" w:cs="Times New Roman"/>
                <w:b/>
                <w:sz w:val="24"/>
                <w:szCs w:val="24"/>
              </w:rPr>
            </w:pPr>
            <w:r w:rsidRPr="0095700A">
              <w:rPr>
                <w:rFonts w:ascii="Times New Roman" w:hAnsi="Times New Roman" w:cs="Times New Roman"/>
                <w:b/>
                <w:sz w:val="24"/>
                <w:szCs w:val="24"/>
              </w:rPr>
              <w:t>NAMES</w:t>
            </w:r>
          </w:p>
        </w:tc>
        <w:tc>
          <w:tcPr>
            <w:tcW w:w="2927" w:type="dxa"/>
            <w:tcBorders>
              <w:top w:val="single" w:sz="4" w:space="0" w:color="auto"/>
              <w:left w:val="single" w:sz="4" w:space="0" w:color="auto"/>
              <w:bottom w:val="single" w:sz="4" w:space="0" w:color="auto"/>
              <w:right w:val="single" w:sz="4" w:space="0" w:color="auto"/>
            </w:tcBorders>
            <w:hideMark/>
          </w:tcPr>
          <w:p w14:paraId="2EA58C9A" w14:textId="77777777" w:rsidR="003815EF" w:rsidRPr="0095700A" w:rsidRDefault="003815EF" w:rsidP="00044F79">
            <w:pPr>
              <w:pStyle w:val="ListParagraph"/>
              <w:tabs>
                <w:tab w:val="left" w:pos="3630"/>
              </w:tabs>
              <w:ind w:left="0"/>
              <w:jc w:val="center"/>
              <w:rPr>
                <w:rFonts w:ascii="Times New Roman" w:hAnsi="Times New Roman" w:cs="Times New Roman"/>
                <w:b/>
                <w:sz w:val="24"/>
                <w:szCs w:val="24"/>
              </w:rPr>
            </w:pPr>
            <w:r w:rsidRPr="0095700A">
              <w:rPr>
                <w:rFonts w:ascii="Times New Roman" w:hAnsi="Times New Roman" w:cs="Times New Roman"/>
                <w:b/>
                <w:sz w:val="24"/>
                <w:szCs w:val="24"/>
              </w:rPr>
              <w:t>RE NO</w:t>
            </w:r>
          </w:p>
        </w:tc>
      </w:tr>
      <w:tr w:rsidR="003815EF" w:rsidRPr="0095700A" w14:paraId="7D122322" w14:textId="77777777" w:rsidTr="00044F79">
        <w:tc>
          <w:tcPr>
            <w:tcW w:w="2160" w:type="dxa"/>
            <w:tcBorders>
              <w:top w:val="single" w:sz="4" w:space="0" w:color="auto"/>
              <w:left w:val="single" w:sz="4" w:space="0" w:color="auto"/>
              <w:bottom w:val="single" w:sz="4" w:space="0" w:color="auto"/>
              <w:right w:val="single" w:sz="4" w:space="0" w:color="auto"/>
            </w:tcBorders>
            <w:hideMark/>
          </w:tcPr>
          <w:p w14:paraId="172A87CD"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1</w:t>
            </w:r>
          </w:p>
        </w:tc>
        <w:tc>
          <w:tcPr>
            <w:tcW w:w="4448" w:type="dxa"/>
            <w:tcBorders>
              <w:top w:val="single" w:sz="4" w:space="0" w:color="auto"/>
              <w:left w:val="single" w:sz="4" w:space="0" w:color="auto"/>
              <w:bottom w:val="single" w:sz="4" w:space="0" w:color="auto"/>
              <w:right w:val="single" w:sz="4" w:space="0" w:color="auto"/>
            </w:tcBorders>
            <w:hideMark/>
          </w:tcPr>
          <w:p w14:paraId="55A877FF"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ATWINE NICKSON</w:t>
            </w:r>
          </w:p>
        </w:tc>
        <w:tc>
          <w:tcPr>
            <w:tcW w:w="2927" w:type="dxa"/>
            <w:tcBorders>
              <w:top w:val="single" w:sz="4" w:space="0" w:color="auto"/>
              <w:left w:val="single" w:sz="4" w:space="0" w:color="auto"/>
              <w:bottom w:val="single" w:sz="4" w:space="0" w:color="auto"/>
              <w:right w:val="single" w:sz="4" w:space="0" w:color="auto"/>
            </w:tcBorders>
            <w:hideMark/>
          </w:tcPr>
          <w:p w14:paraId="3B105824"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15/U/4058/EVE</w:t>
            </w:r>
          </w:p>
        </w:tc>
      </w:tr>
      <w:tr w:rsidR="003815EF" w:rsidRPr="0095700A" w14:paraId="71DA6BEB" w14:textId="77777777" w:rsidTr="00044F79">
        <w:tc>
          <w:tcPr>
            <w:tcW w:w="2160" w:type="dxa"/>
            <w:tcBorders>
              <w:top w:val="single" w:sz="4" w:space="0" w:color="auto"/>
              <w:left w:val="single" w:sz="4" w:space="0" w:color="auto"/>
              <w:bottom w:val="single" w:sz="4" w:space="0" w:color="auto"/>
              <w:right w:val="single" w:sz="4" w:space="0" w:color="auto"/>
            </w:tcBorders>
            <w:hideMark/>
          </w:tcPr>
          <w:p w14:paraId="3BDAC930"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2</w:t>
            </w:r>
          </w:p>
        </w:tc>
        <w:tc>
          <w:tcPr>
            <w:tcW w:w="4448" w:type="dxa"/>
            <w:tcBorders>
              <w:top w:val="single" w:sz="4" w:space="0" w:color="auto"/>
              <w:left w:val="single" w:sz="4" w:space="0" w:color="auto"/>
              <w:bottom w:val="single" w:sz="4" w:space="0" w:color="auto"/>
              <w:right w:val="single" w:sz="4" w:space="0" w:color="auto"/>
            </w:tcBorders>
            <w:hideMark/>
          </w:tcPr>
          <w:p w14:paraId="5364F766"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MUGABO AMUZA</w:t>
            </w:r>
          </w:p>
        </w:tc>
        <w:tc>
          <w:tcPr>
            <w:tcW w:w="2927" w:type="dxa"/>
            <w:tcBorders>
              <w:top w:val="single" w:sz="4" w:space="0" w:color="auto"/>
              <w:left w:val="single" w:sz="4" w:space="0" w:color="auto"/>
              <w:bottom w:val="single" w:sz="4" w:space="0" w:color="auto"/>
              <w:right w:val="single" w:sz="4" w:space="0" w:color="auto"/>
            </w:tcBorders>
            <w:hideMark/>
          </w:tcPr>
          <w:p w14:paraId="6373F066"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15/U/7798/PS</w:t>
            </w:r>
          </w:p>
        </w:tc>
      </w:tr>
      <w:tr w:rsidR="003815EF" w:rsidRPr="0095700A" w14:paraId="57E51BE6" w14:textId="77777777" w:rsidTr="00044F79">
        <w:tc>
          <w:tcPr>
            <w:tcW w:w="2160" w:type="dxa"/>
            <w:tcBorders>
              <w:top w:val="single" w:sz="4" w:space="0" w:color="auto"/>
              <w:left w:val="single" w:sz="4" w:space="0" w:color="auto"/>
              <w:bottom w:val="single" w:sz="4" w:space="0" w:color="auto"/>
              <w:right w:val="single" w:sz="4" w:space="0" w:color="auto"/>
            </w:tcBorders>
            <w:hideMark/>
          </w:tcPr>
          <w:p w14:paraId="636B01AB"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3</w:t>
            </w:r>
          </w:p>
        </w:tc>
        <w:tc>
          <w:tcPr>
            <w:tcW w:w="4448" w:type="dxa"/>
            <w:tcBorders>
              <w:top w:val="single" w:sz="4" w:space="0" w:color="auto"/>
              <w:left w:val="single" w:sz="4" w:space="0" w:color="auto"/>
              <w:bottom w:val="single" w:sz="4" w:space="0" w:color="auto"/>
              <w:right w:val="single" w:sz="4" w:space="0" w:color="auto"/>
            </w:tcBorders>
            <w:hideMark/>
          </w:tcPr>
          <w:p w14:paraId="1B2BDB29"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TURYAHIIRWA HAPPINESS</w:t>
            </w:r>
          </w:p>
        </w:tc>
        <w:tc>
          <w:tcPr>
            <w:tcW w:w="2927" w:type="dxa"/>
            <w:tcBorders>
              <w:top w:val="single" w:sz="4" w:space="0" w:color="auto"/>
              <w:left w:val="single" w:sz="4" w:space="0" w:color="auto"/>
              <w:bottom w:val="single" w:sz="4" w:space="0" w:color="auto"/>
              <w:right w:val="single" w:sz="4" w:space="0" w:color="auto"/>
            </w:tcBorders>
            <w:hideMark/>
          </w:tcPr>
          <w:p w14:paraId="7C8365CB"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15/U/19330/EVE</w:t>
            </w:r>
          </w:p>
        </w:tc>
      </w:tr>
      <w:tr w:rsidR="003815EF" w:rsidRPr="0095700A" w14:paraId="17673F20" w14:textId="77777777" w:rsidTr="00044F79">
        <w:tc>
          <w:tcPr>
            <w:tcW w:w="2160" w:type="dxa"/>
            <w:tcBorders>
              <w:top w:val="single" w:sz="4" w:space="0" w:color="auto"/>
              <w:left w:val="single" w:sz="4" w:space="0" w:color="auto"/>
              <w:bottom w:val="single" w:sz="4" w:space="0" w:color="auto"/>
              <w:right w:val="single" w:sz="4" w:space="0" w:color="auto"/>
            </w:tcBorders>
            <w:hideMark/>
          </w:tcPr>
          <w:p w14:paraId="0B6C29D7"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4</w:t>
            </w:r>
          </w:p>
        </w:tc>
        <w:tc>
          <w:tcPr>
            <w:tcW w:w="4448" w:type="dxa"/>
            <w:tcBorders>
              <w:top w:val="single" w:sz="4" w:space="0" w:color="auto"/>
              <w:left w:val="single" w:sz="4" w:space="0" w:color="auto"/>
              <w:bottom w:val="single" w:sz="4" w:space="0" w:color="auto"/>
              <w:right w:val="single" w:sz="4" w:space="0" w:color="auto"/>
            </w:tcBorders>
            <w:hideMark/>
          </w:tcPr>
          <w:p w14:paraId="4F8DC411"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MULINDWA HENRY</w:t>
            </w:r>
          </w:p>
        </w:tc>
        <w:tc>
          <w:tcPr>
            <w:tcW w:w="2927" w:type="dxa"/>
            <w:tcBorders>
              <w:top w:val="single" w:sz="4" w:space="0" w:color="auto"/>
              <w:left w:val="single" w:sz="4" w:space="0" w:color="auto"/>
              <w:bottom w:val="single" w:sz="4" w:space="0" w:color="auto"/>
              <w:right w:val="single" w:sz="4" w:space="0" w:color="auto"/>
            </w:tcBorders>
            <w:hideMark/>
          </w:tcPr>
          <w:p w14:paraId="0CA7AB67" w14:textId="77777777" w:rsidR="003815EF" w:rsidRPr="0095700A" w:rsidRDefault="003815EF" w:rsidP="00044F79">
            <w:pPr>
              <w:pStyle w:val="ListParagraph"/>
              <w:tabs>
                <w:tab w:val="left" w:pos="3630"/>
              </w:tabs>
              <w:ind w:left="0"/>
              <w:rPr>
                <w:rFonts w:ascii="Times New Roman" w:hAnsi="Times New Roman" w:cs="Times New Roman"/>
                <w:sz w:val="24"/>
                <w:szCs w:val="24"/>
              </w:rPr>
            </w:pPr>
            <w:r w:rsidRPr="0095700A">
              <w:rPr>
                <w:rFonts w:ascii="Times New Roman" w:hAnsi="Times New Roman" w:cs="Times New Roman"/>
                <w:sz w:val="24"/>
                <w:szCs w:val="24"/>
              </w:rPr>
              <w:t>15/U/8235/EVE</w:t>
            </w:r>
          </w:p>
        </w:tc>
      </w:tr>
    </w:tbl>
    <w:p w14:paraId="6EED64A5" w14:textId="77777777" w:rsidR="003815EF" w:rsidRPr="0095700A" w:rsidRDefault="003815EF" w:rsidP="003815EF">
      <w:pPr>
        <w:pStyle w:val="ListParagraph"/>
        <w:tabs>
          <w:tab w:val="left" w:pos="3630"/>
        </w:tabs>
        <w:rPr>
          <w:rFonts w:ascii="Times New Roman" w:hAnsi="Times New Roman" w:cs="Times New Roman"/>
          <w:sz w:val="24"/>
          <w:szCs w:val="24"/>
        </w:rPr>
      </w:pPr>
    </w:p>
    <w:p w14:paraId="243B0CB9"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p w14:paraId="0863D593"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p w14:paraId="79051D00"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p w14:paraId="54367678"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p w14:paraId="486BC1F8"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p>
    <w:p w14:paraId="68FD21E8" w14:textId="77777777" w:rsidR="003815EF" w:rsidRPr="0095700A" w:rsidRDefault="003815EF" w:rsidP="003815EF">
      <w:pPr>
        <w:pStyle w:val="ListParagraph"/>
        <w:tabs>
          <w:tab w:val="left" w:pos="3630"/>
        </w:tabs>
        <w:jc w:val="center"/>
        <w:rPr>
          <w:rFonts w:ascii="Times New Roman" w:hAnsi="Times New Roman" w:cs="Times New Roman"/>
          <w:sz w:val="24"/>
          <w:szCs w:val="24"/>
        </w:rPr>
      </w:pPr>
      <w:r w:rsidRPr="0095700A">
        <w:rPr>
          <w:rFonts w:ascii="Times New Roman" w:hAnsi="Times New Roman" w:cs="Times New Roman"/>
          <w:sz w:val="24"/>
          <w:szCs w:val="24"/>
        </w:rPr>
        <w:t>OCTOBER 2018</w:t>
      </w:r>
    </w:p>
    <w:p w14:paraId="7AC090F7" w14:textId="16998215" w:rsidR="00687465" w:rsidRPr="0095700A" w:rsidRDefault="003815EF" w:rsidP="00F83E19">
      <w:pPr>
        <w:pStyle w:val="Standard"/>
        <w:jc w:val="both"/>
        <w:rPr>
          <w:rFonts w:ascii="Times New Roman" w:hAnsi="Times New Roman" w:cs="Times New Roman"/>
        </w:rPr>
      </w:pPr>
      <w:r w:rsidRPr="0095700A">
        <w:rPr>
          <w:rFonts w:ascii="Times New Roman" w:hAnsi="Times New Roman" w:cs="Times New Roman"/>
        </w:rPr>
        <w:br w:type="page"/>
      </w:r>
    </w:p>
    <w:p w14:paraId="61170E20" w14:textId="09189C8A" w:rsidR="00687465" w:rsidRPr="0095700A" w:rsidRDefault="003815EF" w:rsidP="00687465">
      <w:pPr>
        <w:pStyle w:val="Heading1"/>
        <w:rPr>
          <w:rFonts w:ascii="Times New Roman" w:hAnsi="Times New Roman" w:cs="Times New Roman"/>
          <w:b/>
          <w:sz w:val="24"/>
          <w:szCs w:val="24"/>
        </w:rPr>
      </w:pPr>
      <w:r w:rsidRPr="0095700A">
        <w:rPr>
          <w:rFonts w:ascii="Times New Roman" w:hAnsi="Times New Roman" w:cs="Times New Roman"/>
          <w:sz w:val="24"/>
          <w:szCs w:val="24"/>
        </w:rPr>
        <w:lastRenderedPageBreak/>
        <w:t>Introduction</w:t>
      </w:r>
    </w:p>
    <w:p w14:paraId="02C74AB2" w14:textId="35F90435" w:rsidR="003815EF" w:rsidRPr="0095700A" w:rsidRDefault="003815EF" w:rsidP="003815EF">
      <w:pPr>
        <w:pStyle w:val="Default"/>
        <w:rPr>
          <w:color w:val="auto"/>
        </w:rPr>
      </w:pPr>
      <w:r w:rsidRPr="0095700A">
        <w:rPr>
          <w:color w:val="auto"/>
        </w:rPr>
        <w:t>As internet is growing bigger, its horizons are becoming wider. Social Media and Micro blogging platforms like Facebook</w:t>
      </w:r>
      <w:r w:rsidR="00745122" w:rsidRPr="0095700A">
        <w:rPr>
          <w:color w:val="auto"/>
        </w:rPr>
        <w:t xml:space="preserve"> and</w:t>
      </w:r>
      <w:r w:rsidRPr="0095700A">
        <w:rPr>
          <w:color w:val="auto"/>
        </w:rPr>
        <w:t xml:space="preserve"> Twitter dominate in spreading news and trending topics across the globe at a rapid pace. A topic becomes trending if more and more users are contributing their opinion and judgments, thereby making it a valuable source of online perception. These topics generally intended to spread awareness or to promote public figures, political campaigns during elections, product endorsements and entertainment like movies, award shows. Large organizations and firms take advantage of people's feedback to improve their products and services which further help in enhancing marketing strategies. Thus, there is a huge potential of discovering and analyzing interesting patterns from the infinite social media data for business-driven applications. </w:t>
      </w:r>
    </w:p>
    <w:p w14:paraId="32893BEC" w14:textId="1437FAE1" w:rsidR="003815EF" w:rsidRPr="0095700A" w:rsidRDefault="003815EF" w:rsidP="003815EF">
      <w:pPr>
        <w:rPr>
          <w:rFonts w:ascii="Times New Roman" w:eastAsia="Times New Roman" w:hAnsi="Times New Roman" w:cs="Times New Roman"/>
          <w:sz w:val="24"/>
          <w:szCs w:val="24"/>
        </w:rPr>
      </w:pPr>
      <w:r w:rsidRPr="0095700A">
        <w:rPr>
          <w:rFonts w:ascii="Times New Roman" w:hAnsi="Times New Roman" w:cs="Times New Roman"/>
          <w:sz w:val="24"/>
          <w:szCs w:val="24"/>
        </w:rPr>
        <w:t xml:space="preserve">Sentiment analysis is the prediction of emotions in a word, sentence or corpus of documents. It is intended to serve as an application to understand the attitudes, opinions and emotions expressed within an online mention. The intention is to gain an overview of the wider public opinion behind certain topics. Precisely, it is a paradigm of categorizing conversations into positive, negative or neutral labels. </w:t>
      </w:r>
      <w:r w:rsidRPr="0095700A">
        <w:rPr>
          <w:rFonts w:ascii="Times New Roman" w:eastAsia="Times New Roman" w:hAnsi="Times New Roman" w:cs="Times New Roman"/>
          <w:sz w:val="24"/>
          <w:szCs w:val="24"/>
        </w:rPr>
        <w:t>Sentiment analysis and opinion mining</w:t>
      </w:r>
      <w:r w:rsidR="00135795" w:rsidRPr="0095700A">
        <w:rPr>
          <w:rFonts w:ascii="Times New Roman" w:eastAsia="Times New Roman" w:hAnsi="Times New Roman" w:cs="Times New Roman"/>
          <w:sz w:val="24"/>
          <w:szCs w:val="24"/>
        </w:rPr>
        <w:t>,</w:t>
      </w:r>
      <w:r w:rsidRPr="0095700A">
        <w:rPr>
          <w:rFonts w:ascii="Times New Roman" w:eastAsia="Times New Roman" w:hAnsi="Times New Roman" w:cs="Times New Roman"/>
          <w:sz w:val="24"/>
          <w:szCs w:val="24"/>
        </w:rPr>
        <w:t xml:space="preserve"> due to its social and commercial value</w:t>
      </w:r>
      <w:r w:rsidR="00135795" w:rsidRPr="0095700A">
        <w:rPr>
          <w:rFonts w:ascii="Times New Roman" w:eastAsia="Times New Roman" w:hAnsi="Times New Roman" w:cs="Times New Roman"/>
          <w:sz w:val="24"/>
          <w:szCs w:val="24"/>
        </w:rPr>
        <w:t>,</w:t>
      </w:r>
      <w:r w:rsidRPr="0095700A">
        <w:rPr>
          <w:rFonts w:ascii="Times New Roman" w:eastAsia="Times New Roman" w:hAnsi="Times New Roman" w:cs="Times New Roman"/>
          <w:sz w:val="24"/>
          <w:szCs w:val="24"/>
        </w:rPr>
        <w:t xml:space="preserve"> has become a very hot topic of research these days. On other hand </w:t>
      </w:r>
      <w:r w:rsidR="0095700A" w:rsidRPr="0095700A">
        <w:rPr>
          <w:rFonts w:ascii="Times New Roman" w:eastAsia="Times New Roman" w:hAnsi="Times New Roman" w:cs="Times New Roman"/>
          <w:sz w:val="24"/>
          <w:szCs w:val="24"/>
        </w:rPr>
        <w:t>online,</w:t>
      </w:r>
      <w:r w:rsidRPr="0095700A">
        <w:rPr>
          <w:rFonts w:ascii="Times New Roman" w:eastAsia="Times New Roman" w:hAnsi="Times New Roman" w:cs="Times New Roman"/>
          <w:sz w:val="24"/>
          <w:szCs w:val="24"/>
        </w:rPr>
        <w:t xml:space="preserve"> social media has become a most significant mode of communication on Web 2.0</w:t>
      </w:r>
      <w:r w:rsidR="00247730" w:rsidRPr="0095700A">
        <w:rPr>
          <w:rFonts w:ascii="Times New Roman" w:eastAsia="Times New Roman" w:hAnsi="Times New Roman" w:cs="Times New Roman"/>
          <w:sz w:val="24"/>
          <w:szCs w:val="24"/>
        </w:rPr>
        <w:t>.</w:t>
      </w:r>
    </w:p>
    <w:p w14:paraId="6ACAF2E5" w14:textId="44384350" w:rsidR="003815EF" w:rsidRPr="0095700A" w:rsidRDefault="003815EF" w:rsidP="0095700A">
      <w:pPr>
        <w:spacing w:after="0" w:line="240" w:lineRule="auto"/>
        <w:rPr>
          <w:rFonts w:ascii="Times New Roman" w:eastAsia="Times New Roman" w:hAnsi="Times New Roman" w:cs="Times New Roman"/>
          <w:sz w:val="24"/>
          <w:szCs w:val="24"/>
        </w:rPr>
      </w:pPr>
      <w:r w:rsidRPr="0095700A">
        <w:rPr>
          <w:rFonts w:ascii="Times New Roman" w:eastAsia="Times New Roman" w:hAnsi="Times New Roman" w:cs="Times New Roman"/>
          <w:sz w:val="24"/>
          <w:szCs w:val="24"/>
        </w:rPr>
        <w:t>Hence sentiment analysis and user opinion mining on online social media has a great social and commercial importance. On social media</w:t>
      </w:r>
      <w:r w:rsidR="001152A9" w:rsidRPr="0095700A">
        <w:rPr>
          <w:rFonts w:ascii="Times New Roman" w:eastAsia="Times New Roman" w:hAnsi="Times New Roman" w:cs="Times New Roman"/>
          <w:sz w:val="24"/>
          <w:szCs w:val="24"/>
        </w:rPr>
        <w:t>,</w:t>
      </w:r>
      <w:r w:rsidRPr="0095700A">
        <w:rPr>
          <w:rFonts w:ascii="Times New Roman" w:eastAsia="Times New Roman" w:hAnsi="Times New Roman" w:cs="Times New Roman"/>
          <w:sz w:val="24"/>
          <w:szCs w:val="24"/>
        </w:rPr>
        <w:t xml:space="preserve"> sentiment analysis</w:t>
      </w:r>
      <w:r w:rsidR="001152A9" w:rsidRPr="0095700A">
        <w:rPr>
          <w:rFonts w:ascii="Times New Roman" w:eastAsia="Times New Roman" w:hAnsi="Times New Roman" w:cs="Times New Roman"/>
          <w:sz w:val="24"/>
          <w:szCs w:val="24"/>
        </w:rPr>
        <w:t xml:space="preserve"> for</w:t>
      </w:r>
      <w:r w:rsidRPr="0095700A">
        <w:rPr>
          <w:rFonts w:ascii="Times New Roman" w:eastAsia="Times New Roman" w:hAnsi="Times New Roman" w:cs="Times New Roman"/>
          <w:sz w:val="24"/>
          <w:szCs w:val="24"/>
        </w:rPr>
        <w:t xml:space="preserve"> twitter </w:t>
      </w:r>
      <w:r w:rsidR="00011D55" w:rsidRPr="0095700A">
        <w:rPr>
          <w:rFonts w:ascii="Times New Roman" w:eastAsia="Times New Roman" w:hAnsi="Times New Roman" w:cs="Times New Roman"/>
          <w:sz w:val="24"/>
          <w:szCs w:val="24"/>
        </w:rPr>
        <w:t xml:space="preserve">has </w:t>
      </w:r>
      <w:r w:rsidRPr="0095700A">
        <w:rPr>
          <w:rFonts w:ascii="Times New Roman" w:eastAsia="Times New Roman" w:hAnsi="Times New Roman" w:cs="Times New Roman"/>
          <w:sz w:val="24"/>
          <w:szCs w:val="24"/>
        </w:rPr>
        <w:t>remained primary focus of researcher</w:t>
      </w:r>
      <w:r w:rsidR="00CF7655" w:rsidRPr="0095700A">
        <w:rPr>
          <w:rFonts w:ascii="Times New Roman" w:eastAsia="Times New Roman" w:hAnsi="Times New Roman" w:cs="Times New Roman"/>
          <w:sz w:val="24"/>
          <w:szCs w:val="24"/>
        </w:rPr>
        <w:t xml:space="preserve"> due to its simplicity</w:t>
      </w:r>
      <w:r w:rsidRPr="0095700A">
        <w:rPr>
          <w:rFonts w:ascii="Times New Roman" w:eastAsia="Times New Roman" w:hAnsi="Times New Roman" w:cs="Times New Roman"/>
          <w:sz w:val="24"/>
          <w:szCs w:val="24"/>
        </w:rPr>
        <w:t xml:space="preserve"> </w:t>
      </w:r>
      <w:r w:rsidR="0095700A" w:rsidRPr="0095700A">
        <w:rPr>
          <w:rFonts w:ascii="Times New Roman" w:eastAsia="Times New Roman" w:hAnsi="Times New Roman" w:cs="Times New Roman"/>
          <w:sz w:val="24"/>
          <w:szCs w:val="24"/>
        </w:rPr>
        <w:t>while Facebook</w:t>
      </w:r>
      <w:r w:rsidRPr="0095700A">
        <w:rPr>
          <w:rFonts w:ascii="Times New Roman" w:eastAsia="Times New Roman" w:hAnsi="Times New Roman" w:cs="Times New Roman"/>
          <w:sz w:val="24"/>
          <w:szCs w:val="24"/>
        </w:rPr>
        <w:t xml:space="preserve"> has been less addressed.</w:t>
      </w:r>
      <w:r w:rsidR="00732C95">
        <w:rPr>
          <w:rFonts w:ascii="Times New Roman" w:eastAsia="Times New Roman" w:hAnsi="Times New Roman" w:cs="Times New Roman"/>
          <w:sz w:val="24"/>
          <w:szCs w:val="24"/>
        </w:rPr>
        <w:fldChar w:fldCharType="begin" w:fldLock="1"/>
      </w:r>
      <w:r w:rsidR="0011580C">
        <w:rPr>
          <w:rFonts w:ascii="Times New Roman" w:eastAsia="Times New Roman" w:hAnsi="Times New Roman" w:cs="Times New Roman"/>
          <w:sz w:val="24"/>
          <w:szCs w:val="24"/>
        </w:rPr>
        <w:instrText>ADDIN CSL_CITATION {"citationItems":[{"id":"ITEM-1","itemData":{"URL":"http://conferences.unicom.co.uk/data-and-sentiment-analysis/","id":"ITEM-1","issued":{"date-parts":[["2014"]]},"title":"a92367f4609c36a1f48751a7bc8fc8faac0e05fa @ conferences.unicom.co.uk","type":"webpage"},"uris":["http://www.mendeley.com/documents/?uuid=66cfac81-0b17-485a-9469-733fa1934b5b"]}],"mendeley":{"formattedCitation":"[1]","plainTextFormattedCitation":"[1]","previouslyFormattedCitation":"[1]"},"properties":{"noteIndex":0},"schema":"https://github.com/citation-style-language/schema/raw/master/csl-citation.json"}</w:instrText>
      </w:r>
      <w:r w:rsidR="00732C95">
        <w:rPr>
          <w:rFonts w:ascii="Times New Roman" w:eastAsia="Times New Roman" w:hAnsi="Times New Roman" w:cs="Times New Roman"/>
          <w:sz w:val="24"/>
          <w:szCs w:val="24"/>
        </w:rPr>
        <w:fldChar w:fldCharType="separate"/>
      </w:r>
      <w:r w:rsidR="00732C95" w:rsidRPr="00732C95">
        <w:rPr>
          <w:rFonts w:ascii="Times New Roman" w:eastAsia="Times New Roman" w:hAnsi="Times New Roman" w:cs="Times New Roman"/>
          <w:noProof/>
          <w:sz w:val="24"/>
          <w:szCs w:val="24"/>
        </w:rPr>
        <w:t>[1]</w:t>
      </w:r>
      <w:r w:rsidR="00732C95">
        <w:rPr>
          <w:rFonts w:ascii="Times New Roman" w:eastAsia="Times New Roman" w:hAnsi="Times New Roman" w:cs="Times New Roman"/>
          <w:sz w:val="24"/>
          <w:szCs w:val="24"/>
        </w:rPr>
        <w:fldChar w:fldCharType="end"/>
      </w:r>
      <w:r w:rsidRPr="0095700A">
        <w:rPr>
          <w:rFonts w:ascii="Times New Roman" w:eastAsia="Times New Roman" w:hAnsi="Times New Roman" w:cs="Times New Roman"/>
          <w:sz w:val="24"/>
          <w:szCs w:val="24"/>
        </w:rPr>
        <w:t xml:space="preserve"> Hence in this </w:t>
      </w:r>
      <w:r w:rsidR="006547AF" w:rsidRPr="0095700A">
        <w:rPr>
          <w:rFonts w:ascii="Times New Roman" w:eastAsia="Times New Roman" w:hAnsi="Times New Roman" w:cs="Times New Roman"/>
          <w:sz w:val="24"/>
          <w:szCs w:val="24"/>
        </w:rPr>
        <w:t>research</w:t>
      </w:r>
      <w:r w:rsidRPr="0095700A">
        <w:rPr>
          <w:rFonts w:ascii="Times New Roman" w:eastAsia="Times New Roman" w:hAnsi="Times New Roman" w:cs="Times New Roman"/>
          <w:sz w:val="24"/>
          <w:szCs w:val="24"/>
        </w:rPr>
        <w:t xml:space="preserve"> a framework is proposed to analyze Facebook posts and comments for opinions and sentiments of the public</w:t>
      </w:r>
      <w:r w:rsidR="007422C7" w:rsidRPr="0095700A">
        <w:rPr>
          <w:rFonts w:ascii="Times New Roman" w:eastAsia="Times New Roman" w:hAnsi="Times New Roman" w:cs="Times New Roman"/>
          <w:sz w:val="24"/>
          <w:szCs w:val="24"/>
        </w:rPr>
        <w:t>.</w:t>
      </w:r>
      <w:r w:rsidR="0095700A" w:rsidRPr="0095700A">
        <w:rPr>
          <w:rFonts w:ascii="Times New Roman" w:eastAsia="Times New Roman" w:hAnsi="Times New Roman" w:cs="Times New Roman"/>
          <w:sz w:val="24"/>
          <w:szCs w:val="24"/>
        </w:rPr>
        <w:t xml:space="preserve"> </w:t>
      </w:r>
      <w:r w:rsidRPr="0095700A">
        <w:rPr>
          <w:rFonts w:ascii="Times New Roman" w:hAnsi="Times New Roman" w:cs="Times New Roman"/>
          <w:sz w:val="24"/>
          <w:szCs w:val="24"/>
        </w:rPr>
        <w:t>Many people use social media sites for networking with other people and to stay up-to-date with news and current events. These sites (Twitter, Facebook) offer a platform to people to voice their opinions. For example, people quickly post their reviews online as soon as they watch a movie and then start a series of comments to discuss about the acting skills depicted in the movie. This kind of information forms a basis for people to evaluate, rate about the performance of not only any movie but</w:t>
      </w:r>
      <w:r w:rsidR="00422745" w:rsidRPr="0095700A">
        <w:rPr>
          <w:rFonts w:ascii="Times New Roman" w:hAnsi="Times New Roman" w:cs="Times New Roman"/>
          <w:sz w:val="24"/>
          <w:szCs w:val="24"/>
        </w:rPr>
        <w:t xml:space="preserve"> also</w:t>
      </w:r>
      <w:r w:rsidRPr="0095700A">
        <w:rPr>
          <w:rFonts w:ascii="Times New Roman" w:hAnsi="Times New Roman" w:cs="Times New Roman"/>
          <w:sz w:val="24"/>
          <w:szCs w:val="24"/>
        </w:rPr>
        <w:t xml:space="preserve"> other products and to know about whether it will be a success or not. This type of vast information on these sites can</w:t>
      </w:r>
      <w:r w:rsidR="002D26B4" w:rsidRPr="0095700A">
        <w:rPr>
          <w:rFonts w:ascii="Times New Roman" w:hAnsi="Times New Roman" w:cs="Times New Roman"/>
          <w:sz w:val="24"/>
          <w:szCs w:val="24"/>
        </w:rPr>
        <w:t xml:space="preserve"> be</w:t>
      </w:r>
      <w:r w:rsidRPr="0095700A">
        <w:rPr>
          <w:rFonts w:ascii="Times New Roman" w:hAnsi="Times New Roman" w:cs="Times New Roman"/>
          <w:sz w:val="24"/>
          <w:szCs w:val="24"/>
        </w:rPr>
        <w:t xml:space="preserve"> used for marketing and social studies. Therefore, sentiment analysis has wide applications </w:t>
      </w:r>
      <w:r w:rsidR="002D26B4" w:rsidRPr="0095700A">
        <w:rPr>
          <w:rFonts w:ascii="Times New Roman" w:hAnsi="Times New Roman" w:cs="Times New Roman"/>
          <w:sz w:val="24"/>
          <w:szCs w:val="24"/>
        </w:rPr>
        <w:t>including</w:t>
      </w:r>
      <w:r w:rsidRPr="0095700A">
        <w:rPr>
          <w:rFonts w:ascii="Times New Roman" w:hAnsi="Times New Roman" w:cs="Times New Roman"/>
          <w:sz w:val="24"/>
          <w:szCs w:val="24"/>
        </w:rPr>
        <w:t xml:space="preserve"> emotion mining, polarity, classification and influence analysis. </w:t>
      </w:r>
    </w:p>
    <w:p w14:paraId="06D51D5A" w14:textId="211ABCBA" w:rsidR="003815EF" w:rsidRPr="0095700A" w:rsidRDefault="003815EF" w:rsidP="003815EF">
      <w:pPr>
        <w:spacing w:after="0" w:line="240" w:lineRule="auto"/>
        <w:rPr>
          <w:rFonts w:ascii="Times New Roman" w:hAnsi="Times New Roman" w:cs="Times New Roman"/>
          <w:sz w:val="24"/>
          <w:szCs w:val="24"/>
        </w:rPr>
      </w:pPr>
      <w:r w:rsidRPr="0095700A">
        <w:rPr>
          <w:rFonts w:ascii="Times New Roman" w:hAnsi="Times New Roman" w:cs="Times New Roman"/>
          <w:sz w:val="24"/>
          <w:szCs w:val="24"/>
        </w:rPr>
        <w:t>In the last three years, sentimental analysis has become a hot trend topic of scientific and market research in the field of Natural Language Processing and machine learning</w:t>
      </w:r>
      <w:r w:rsidRPr="0095700A">
        <w:rPr>
          <w:rFonts w:ascii="Times New Roman" w:hAnsi="Times New Roman" w:cs="Times New Roman"/>
          <w:sz w:val="24"/>
          <w:szCs w:val="24"/>
        </w:rPr>
        <w:fldChar w:fldCharType="begin" w:fldLock="1"/>
      </w:r>
      <w:r w:rsidR="0011580C">
        <w:rPr>
          <w:rFonts w:ascii="Times New Roman" w:hAnsi="Times New Roman" w:cs="Times New Roman"/>
          <w:sz w:val="24"/>
          <w:szCs w:val="24"/>
        </w:rPr>
        <w:instrText>ADDIN CSL_CITATION {"citationItems":[{"id":"ITEM-1","itemData":{"URL":"https://www.kdnuggets.com/2018/03/5-things-sentiment-analysis-classification.html","id":"ITEM-1","issued":{"date-parts":[["0"]]},"title":"5-things-sentiment-analysis-classification @ www.kdnuggets.com","type":"webpage"},"uris":["http://www.mendeley.com/documents/?uuid=f702b4ea-63a1-4287-bffb-50d325dc372f"]}],"mendeley":{"formattedCitation":"[2]","plainTextFormattedCitation":"[2]","previouslyFormattedCitation":"[2]"},"properties":{"noteIndex":0},"schema":"https://github.com/citation-style-language/schema/raw/master/csl-citation.json"}</w:instrText>
      </w:r>
      <w:r w:rsidRPr="0095700A">
        <w:rPr>
          <w:rFonts w:ascii="Times New Roman" w:hAnsi="Times New Roman" w:cs="Times New Roman"/>
          <w:sz w:val="24"/>
          <w:szCs w:val="24"/>
        </w:rPr>
        <w:fldChar w:fldCharType="separate"/>
      </w:r>
      <w:r w:rsidR="00732C95" w:rsidRPr="00732C95">
        <w:rPr>
          <w:rFonts w:ascii="Times New Roman" w:hAnsi="Times New Roman" w:cs="Times New Roman"/>
          <w:noProof/>
          <w:sz w:val="24"/>
          <w:szCs w:val="24"/>
        </w:rPr>
        <w:t>[2]</w:t>
      </w:r>
      <w:r w:rsidRPr="0095700A">
        <w:rPr>
          <w:rFonts w:ascii="Times New Roman" w:hAnsi="Times New Roman" w:cs="Times New Roman"/>
          <w:sz w:val="24"/>
          <w:szCs w:val="24"/>
        </w:rPr>
        <w:fldChar w:fldCharType="end"/>
      </w:r>
    </w:p>
    <w:p w14:paraId="38D3B760" w14:textId="77777777" w:rsidR="003815EF" w:rsidRPr="0095700A" w:rsidRDefault="003815EF" w:rsidP="003815EF">
      <w:pPr>
        <w:pStyle w:val="Standard"/>
        <w:jc w:val="both"/>
        <w:rPr>
          <w:rFonts w:ascii="Times New Roman" w:hAnsi="Times New Roman" w:cs="Times New Roman"/>
        </w:rPr>
      </w:pPr>
      <w:r w:rsidRPr="0095700A">
        <w:rPr>
          <w:rFonts w:ascii="Times New Roman" w:hAnsi="Times New Roman" w:cs="Times New Roman"/>
        </w:rPr>
        <w:t>Extracting the public opinion from social media text provides a challenging and rich context to explorer computational models of natural language processing.</w:t>
      </w:r>
    </w:p>
    <w:p w14:paraId="2D2EA1C3" w14:textId="77777777" w:rsidR="003815EF" w:rsidRPr="0095700A" w:rsidRDefault="003815EF" w:rsidP="003815EF">
      <w:pPr>
        <w:rPr>
          <w:rFonts w:ascii="Times New Roman" w:hAnsi="Times New Roman" w:cs="Times New Roman"/>
          <w:sz w:val="24"/>
          <w:szCs w:val="24"/>
        </w:rPr>
      </w:pPr>
    </w:p>
    <w:p w14:paraId="71007F0B" w14:textId="02F21422" w:rsidR="003815EF" w:rsidRPr="0095700A" w:rsidRDefault="003815EF" w:rsidP="003815EF">
      <w:pPr>
        <w:rPr>
          <w:rFonts w:ascii="Times New Roman" w:hAnsi="Times New Roman" w:cs="Times New Roman"/>
          <w:sz w:val="24"/>
          <w:szCs w:val="24"/>
        </w:rPr>
      </w:pPr>
      <w:r w:rsidRPr="0095700A">
        <w:rPr>
          <w:rFonts w:ascii="Times New Roman" w:hAnsi="Times New Roman" w:cs="Times New Roman"/>
          <w:sz w:val="24"/>
          <w:szCs w:val="24"/>
        </w:rPr>
        <w:t>Data analytics, particularly in the context of big data, has become the Mantra for the new Data Scientists. By applying analytics to structured and unstructured data and mining, that is extracting items of information which are important for business planning and execution; enterprises are changing the way they plan and make business decisions</w:t>
      </w:r>
      <w:r w:rsidRPr="0095700A">
        <w:rPr>
          <w:rFonts w:ascii="Times New Roman" w:hAnsi="Times New Roman" w:cs="Times New Roman"/>
          <w:sz w:val="24"/>
          <w:szCs w:val="24"/>
        </w:rPr>
        <w:fldChar w:fldCharType="begin" w:fldLock="1"/>
      </w:r>
      <w:r w:rsidR="0011580C">
        <w:rPr>
          <w:rFonts w:ascii="Times New Roman" w:hAnsi="Times New Roman" w:cs="Times New Roman"/>
          <w:sz w:val="24"/>
          <w:szCs w:val="24"/>
        </w:rPr>
        <w:instrText>ADDIN CSL_CITATION {"citationItems":[{"id":"ITEM-1","itemData":{"URL":"http://conferences.unicom.co.uk/data-and-sentiment-analysis/","id":"ITEM-1","issued":{"date-parts":[["2014"]]},"title":"a92367f4609c36a1f48751a7bc8fc8faac0e05fa @ conferences.unicom.co.uk","type":"webpage"},"uris":["http://www.mendeley.com/documents/?uuid=66cfac81-0b17-485a-9469-733fa1934b5b"]}],"mendeley":{"formattedCitation":"[1]","plainTextFormattedCitation":"[1]","previouslyFormattedCitation":"[1]"},"properties":{"noteIndex":0},"schema":"https://github.com/citation-style-language/schema/raw/master/csl-citation.json"}</w:instrText>
      </w:r>
      <w:r w:rsidRPr="0095700A">
        <w:rPr>
          <w:rFonts w:ascii="Times New Roman" w:hAnsi="Times New Roman" w:cs="Times New Roman"/>
          <w:sz w:val="24"/>
          <w:szCs w:val="24"/>
        </w:rPr>
        <w:fldChar w:fldCharType="separate"/>
      </w:r>
      <w:r w:rsidR="00732C95" w:rsidRPr="00732C95">
        <w:rPr>
          <w:rFonts w:ascii="Times New Roman" w:hAnsi="Times New Roman" w:cs="Times New Roman"/>
          <w:noProof/>
          <w:sz w:val="24"/>
          <w:szCs w:val="24"/>
        </w:rPr>
        <w:t>[1]</w:t>
      </w:r>
      <w:r w:rsidRPr="0095700A">
        <w:rPr>
          <w:rFonts w:ascii="Times New Roman" w:hAnsi="Times New Roman" w:cs="Times New Roman"/>
          <w:sz w:val="24"/>
          <w:szCs w:val="24"/>
        </w:rPr>
        <w:fldChar w:fldCharType="end"/>
      </w:r>
      <w:r w:rsidRPr="0095700A">
        <w:rPr>
          <w:rFonts w:ascii="Times New Roman" w:hAnsi="Times New Roman" w:cs="Times New Roman"/>
          <w:sz w:val="24"/>
          <w:szCs w:val="24"/>
        </w:rPr>
        <w:t xml:space="preserve">. </w:t>
      </w:r>
    </w:p>
    <w:p w14:paraId="47600C20" w14:textId="77777777" w:rsidR="00AC78DC" w:rsidRPr="0095700A" w:rsidRDefault="00AC78DC" w:rsidP="00E31801">
      <w:pPr>
        <w:pStyle w:val="Heading1"/>
        <w:rPr>
          <w:rFonts w:ascii="Times New Roman" w:hAnsi="Times New Roman" w:cs="Times New Roman"/>
          <w:sz w:val="24"/>
          <w:szCs w:val="24"/>
        </w:rPr>
      </w:pPr>
      <w:r w:rsidRPr="0095700A">
        <w:rPr>
          <w:rFonts w:ascii="Times New Roman" w:hAnsi="Times New Roman" w:cs="Times New Roman"/>
          <w:sz w:val="24"/>
          <w:szCs w:val="24"/>
        </w:rPr>
        <w:lastRenderedPageBreak/>
        <w:t>Problem Statement</w:t>
      </w:r>
    </w:p>
    <w:p w14:paraId="4ABE0B5B" w14:textId="37B794B2" w:rsidR="00AC78DC" w:rsidRPr="0095700A" w:rsidRDefault="00AC78DC" w:rsidP="00AC78DC">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 xml:space="preserve">Sentiment analysis of reactions to social media posts is still a </w:t>
      </w:r>
      <w:r w:rsidR="004A36D0" w:rsidRPr="0095700A">
        <w:rPr>
          <w:rFonts w:ascii="Times New Roman" w:hAnsi="Times New Roman" w:cs="Times New Roman"/>
          <w:sz w:val="24"/>
          <w:szCs w:val="24"/>
        </w:rPr>
        <w:t>challenge. This</w:t>
      </w:r>
      <w:r w:rsidRPr="0095700A">
        <w:rPr>
          <w:rFonts w:ascii="Times New Roman" w:hAnsi="Times New Roman" w:cs="Times New Roman"/>
          <w:sz w:val="24"/>
          <w:szCs w:val="24"/>
        </w:rPr>
        <w:t xml:space="preserve"> is as a result of language </w:t>
      </w:r>
      <w:r w:rsidR="004A36D0" w:rsidRPr="0095700A">
        <w:rPr>
          <w:rFonts w:ascii="Times New Roman" w:hAnsi="Times New Roman" w:cs="Times New Roman"/>
          <w:sz w:val="24"/>
          <w:szCs w:val="24"/>
        </w:rPr>
        <w:t xml:space="preserve">grammatical </w:t>
      </w:r>
      <w:r w:rsidRPr="0095700A">
        <w:rPr>
          <w:rFonts w:ascii="Times New Roman" w:hAnsi="Times New Roman" w:cs="Times New Roman"/>
          <w:sz w:val="24"/>
          <w:szCs w:val="24"/>
        </w:rPr>
        <w:t>e</w:t>
      </w:r>
      <w:r w:rsidR="004A36D0" w:rsidRPr="0095700A">
        <w:rPr>
          <w:rFonts w:ascii="Times New Roman" w:hAnsi="Times New Roman" w:cs="Times New Roman"/>
          <w:sz w:val="24"/>
          <w:szCs w:val="24"/>
        </w:rPr>
        <w:t>rror</w:t>
      </w:r>
      <w:r w:rsidRPr="0095700A">
        <w:rPr>
          <w:rFonts w:ascii="Times New Roman" w:hAnsi="Times New Roman" w:cs="Times New Roman"/>
          <w:sz w:val="24"/>
          <w:szCs w:val="24"/>
        </w:rPr>
        <w:t>, some comments are vague due to the use of slangs, sentiment and subjectivity are quite context-sensitive, and, at a coarser granularity, quite domain dependent</w:t>
      </w:r>
      <w:r w:rsidR="007502D9" w:rsidRPr="0095700A">
        <w:rPr>
          <w:rFonts w:ascii="Times New Roman" w:hAnsi="Times New Roman" w:cs="Times New Roman"/>
          <w:sz w:val="24"/>
          <w:szCs w:val="24"/>
        </w:rPr>
        <w:t>.</w:t>
      </w:r>
    </w:p>
    <w:p w14:paraId="77C672D4" w14:textId="0C34265C" w:rsidR="00AC78DC" w:rsidRPr="0095700A" w:rsidRDefault="00B46E92" w:rsidP="00AC78DC">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Due to the</w:t>
      </w:r>
      <w:r w:rsidR="00D37E53" w:rsidRPr="0095700A">
        <w:rPr>
          <w:rFonts w:ascii="Times New Roman" w:hAnsi="Times New Roman" w:cs="Times New Roman"/>
          <w:sz w:val="24"/>
          <w:szCs w:val="24"/>
        </w:rPr>
        <w:t xml:space="preserve"> </w:t>
      </w:r>
      <w:r w:rsidR="007355AE" w:rsidRPr="0095700A">
        <w:rPr>
          <w:rFonts w:ascii="Times New Roman" w:hAnsi="Times New Roman" w:cs="Times New Roman"/>
          <w:sz w:val="24"/>
          <w:szCs w:val="24"/>
        </w:rPr>
        <w:t>above-mentioned</w:t>
      </w:r>
      <w:r w:rsidRPr="0095700A">
        <w:rPr>
          <w:rFonts w:ascii="Times New Roman" w:hAnsi="Times New Roman" w:cs="Times New Roman"/>
          <w:sz w:val="24"/>
          <w:szCs w:val="24"/>
        </w:rPr>
        <w:t xml:space="preserve"> challenges,</w:t>
      </w:r>
      <w:r w:rsidR="005A1370" w:rsidRPr="0095700A">
        <w:rPr>
          <w:rFonts w:ascii="Times New Roman" w:hAnsi="Times New Roman" w:cs="Times New Roman"/>
          <w:sz w:val="24"/>
          <w:szCs w:val="24"/>
        </w:rPr>
        <w:t xml:space="preserve"> we</w:t>
      </w:r>
      <w:r w:rsidR="00AC78DC" w:rsidRPr="0095700A">
        <w:rPr>
          <w:rFonts w:ascii="Times New Roman" w:hAnsi="Times New Roman" w:cs="Times New Roman"/>
          <w:sz w:val="24"/>
          <w:szCs w:val="24"/>
        </w:rPr>
        <w:t xml:space="preserve"> aim at analyzing textural data and build a sentiment classifier tool that is able to </w:t>
      </w:r>
      <w:r w:rsidR="00BE4628" w:rsidRPr="0095700A">
        <w:rPr>
          <w:rFonts w:ascii="Times New Roman" w:hAnsi="Times New Roman" w:cs="Times New Roman"/>
          <w:sz w:val="24"/>
          <w:szCs w:val="24"/>
        </w:rPr>
        <w:t>label</w:t>
      </w:r>
      <w:r w:rsidR="00AC78DC" w:rsidRPr="0095700A">
        <w:rPr>
          <w:rFonts w:ascii="Times New Roman" w:hAnsi="Times New Roman" w:cs="Times New Roman"/>
          <w:sz w:val="24"/>
          <w:szCs w:val="24"/>
        </w:rPr>
        <w:t xml:space="preserve"> positive, negative and neutral sentiments for that data.</w:t>
      </w:r>
    </w:p>
    <w:p w14:paraId="7AF8F922" w14:textId="606DC665" w:rsidR="003815EF" w:rsidRPr="0095700A" w:rsidRDefault="003815EF" w:rsidP="003815EF">
      <w:pPr>
        <w:rPr>
          <w:rFonts w:ascii="Times New Roman" w:hAnsi="Times New Roman" w:cs="Times New Roman"/>
          <w:sz w:val="24"/>
          <w:szCs w:val="24"/>
        </w:rPr>
      </w:pPr>
    </w:p>
    <w:p w14:paraId="19A75756" w14:textId="77777777" w:rsidR="00AC78DC" w:rsidRPr="0095700A" w:rsidRDefault="00AC78DC" w:rsidP="002D2143">
      <w:pPr>
        <w:pStyle w:val="Heading1"/>
        <w:rPr>
          <w:rFonts w:ascii="Times New Roman" w:hAnsi="Times New Roman" w:cs="Times New Roman"/>
          <w:sz w:val="24"/>
          <w:szCs w:val="24"/>
        </w:rPr>
      </w:pPr>
      <w:r w:rsidRPr="0095700A">
        <w:rPr>
          <w:rFonts w:ascii="Times New Roman" w:hAnsi="Times New Roman" w:cs="Times New Roman"/>
          <w:sz w:val="24"/>
          <w:szCs w:val="24"/>
        </w:rPr>
        <w:t>General Objective</w:t>
      </w:r>
    </w:p>
    <w:p w14:paraId="43CE3C82" w14:textId="2AD6131F" w:rsidR="00AC78DC" w:rsidRPr="0095700A" w:rsidRDefault="00AC78DC" w:rsidP="00AC78DC">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To develop a classifier to accurately</w:t>
      </w:r>
      <w:r w:rsidR="00AD7907">
        <w:rPr>
          <w:rFonts w:ascii="Times New Roman" w:hAnsi="Times New Roman" w:cs="Times New Roman"/>
          <w:sz w:val="24"/>
          <w:szCs w:val="24"/>
        </w:rPr>
        <w:t xml:space="preserve"> tag</w:t>
      </w:r>
      <w:r w:rsidRPr="0095700A">
        <w:rPr>
          <w:rFonts w:ascii="Times New Roman" w:hAnsi="Times New Roman" w:cs="Times New Roman"/>
          <w:sz w:val="24"/>
          <w:szCs w:val="24"/>
        </w:rPr>
        <w:t xml:space="preserve"> social media reactions</w:t>
      </w:r>
      <w:r w:rsidR="0095700A">
        <w:rPr>
          <w:rFonts w:ascii="Times New Roman" w:hAnsi="Times New Roman" w:cs="Times New Roman"/>
          <w:sz w:val="24"/>
          <w:szCs w:val="24"/>
        </w:rPr>
        <w:t xml:space="preserve"> as</w:t>
      </w:r>
      <w:r w:rsidRPr="0095700A">
        <w:rPr>
          <w:rFonts w:ascii="Times New Roman" w:hAnsi="Times New Roman" w:cs="Times New Roman"/>
          <w:sz w:val="24"/>
          <w:szCs w:val="24"/>
        </w:rPr>
        <w:t xml:space="preserve"> positive, negative and neutral.</w:t>
      </w:r>
    </w:p>
    <w:p w14:paraId="59F41EE4" w14:textId="77777777" w:rsidR="00AC78DC" w:rsidRPr="0095700A" w:rsidRDefault="00AC78DC" w:rsidP="00AC78DC">
      <w:pPr>
        <w:rPr>
          <w:rFonts w:ascii="Times New Roman" w:hAnsi="Times New Roman" w:cs="Times New Roman"/>
          <w:sz w:val="24"/>
          <w:szCs w:val="24"/>
        </w:rPr>
      </w:pPr>
    </w:p>
    <w:p w14:paraId="0551FE9A" w14:textId="77777777" w:rsidR="00AC78DC" w:rsidRPr="0095700A" w:rsidRDefault="00AC78DC" w:rsidP="00E31801">
      <w:pPr>
        <w:pStyle w:val="Heading1"/>
        <w:rPr>
          <w:rFonts w:ascii="Times New Roman" w:hAnsi="Times New Roman" w:cs="Times New Roman"/>
          <w:sz w:val="24"/>
          <w:szCs w:val="24"/>
        </w:rPr>
      </w:pPr>
      <w:r w:rsidRPr="0095700A">
        <w:rPr>
          <w:rFonts w:ascii="Times New Roman" w:hAnsi="Times New Roman" w:cs="Times New Roman"/>
          <w:sz w:val="24"/>
          <w:szCs w:val="24"/>
        </w:rPr>
        <w:t>Specific objectives</w:t>
      </w:r>
    </w:p>
    <w:p w14:paraId="35A11165" w14:textId="77777777" w:rsidR="00AC78DC" w:rsidRPr="0095700A" w:rsidRDefault="00AC78DC" w:rsidP="00AC78DC">
      <w:pPr>
        <w:pStyle w:val="ListParagraph"/>
        <w:numPr>
          <w:ilvl w:val="0"/>
          <w:numId w:val="2"/>
        </w:numPr>
        <w:rPr>
          <w:rFonts w:ascii="Times New Roman" w:hAnsi="Times New Roman" w:cs="Times New Roman"/>
          <w:sz w:val="24"/>
          <w:szCs w:val="24"/>
        </w:rPr>
      </w:pPr>
      <w:r w:rsidRPr="0095700A">
        <w:rPr>
          <w:rFonts w:ascii="Times New Roman" w:hAnsi="Times New Roman" w:cs="Times New Roman"/>
          <w:sz w:val="24"/>
          <w:szCs w:val="24"/>
        </w:rPr>
        <w:t>To gather and analyze requirements for building the Social media posts sentimental classifier.</w:t>
      </w:r>
    </w:p>
    <w:p w14:paraId="7F25130C" w14:textId="3BACFAC7" w:rsidR="00AC78DC" w:rsidRPr="0095700A" w:rsidRDefault="00AC78DC" w:rsidP="00AC78DC">
      <w:pPr>
        <w:pStyle w:val="ListParagraph"/>
        <w:numPr>
          <w:ilvl w:val="0"/>
          <w:numId w:val="2"/>
        </w:numPr>
        <w:rPr>
          <w:rFonts w:ascii="Times New Roman" w:hAnsi="Times New Roman" w:cs="Times New Roman"/>
          <w:sz w:val="24"/>
          <w:szCs w:val="24"/>
        </w:rPr>
      </w:pPr>
      <w:r w:rsidRPr="0095700A">
        <w:rPr>
          <w:rFonts w:ascii="Times New Roman" w:hAnsi="Times New Roman" w:cs="Times New Roman"/>
          <w:sz w:val="24"/>
          <w:szCs w:val="24"/>
        </w:rPr>
        <w:t xml:space="preserve">To design a classifier </w:t>
      </w:r>
      <w:r w:rsidR="008E73BB" w:rsidRPr="0095700A">
        <w:rPr>
          <w:rFonts w:ascii="Times New Roman" w:hAnsi="Times New Roman" w:cs="Times New Roman"/>
          <w:sz w:val="24"/>
          <w:szCs w:val="24"/>
        </w:rPr>
        <w:t>to classify</w:t>
      </w:r>
      <w:r w:rsidRPr="0095700A">
        <w:rPr>
          <w:rFonts w:ascii="Times New Roman" w:hAnsi="Times New Roman" w:cs="Times New Roman"/>
          <w:sz w:val="24"/>
          <w:szCs w:val="24"/>
        </w:rPr>
        <w:t xml:space="preserve"> </w:t>
      </w:r>
      <w:r w:rsidR="008E73BB" w:rsidRPr="0095700A">
        <w:rPr>
          <w:rFonts w:ascii="Times New Roman" w:hAnsi="Times New Roman" w:cs="Times New Roman"/>
          <w:sz w:val="24"/>
          <w:szCs w:val="24"/>
        </w:rPr>
        <w:t>and</w:t>
      </w:r>
      <w:r w:rsidRPr="0095700A">
        <w:rPr>
          <w:rFonts w:ascii="Times New Roman" w:hAnsi="Times New Roman" w:cs="Times New Roman"/>
          <w:sz w:val="24"/>
          <w:szCs w:val="24"/>
        </w:rPr>
        <w:t xml:space="preserve"> </w:t>
      </w:r>
      <w:r w:rsidR="000C2978">
        <w:rPr>
          <w:rFonts w:ascii="Times New Roman" w:hAnsi="Times New Roman" w:cs="Times New Roman"/>
          <w:sz w:val="24"/>
          <w:szCs w:val="24"/>
        </w:rPr>
        <w:t xml:space="preserve">enable one to </w:t>
      </w:r>
      <w:r w:rsidRPr="0095700A">
        <w:rPr>
          <w:rFonts w:ascii="Times New Roman" w:hAnsi="Times New Roman" w:cs="Times New Roman"/>
          <w:sz w:val="24"/>
          <w:szCs w:val="24"/>
        </w:rPr>
        <w:t xml:space="preserve">view classification of textual data into positive, negative or neutral sections. </w:t>
      </w:r>
    </w:p>
    <w:p w14:paraId="4C58BEE0" w14:textId="77777777" w:rsidR="00AC78DC" w:rsidRPr="0095700A" w:rsidRDefault="00AC78DC" w:rsidP="00AC78DC">
      <w:pPr>
        <w:pStyle w:val="ListParagraph"/>
        <w:numPr>
          <w:ilvl w:val="0"/>
          <w:numId w:val="2"/>
        </w:numPr>
        <w:spacing w:line="240" w:lineRule="auto"/>
        <w:rPr>
          <w:rFonts w:ascii="Times New Roman" w:hAnsi="Times New Roman" w:cs="Times New Roman"/>
          <w:sz w:val="24"/>
          <w:szCs w:val="24"/>
        </w:rPr>
      </w:pPr>
      <w:r w:rsidRPr="0095700A">
        <w:rPr>
          <w:rFonts w:ascii="Times New Roman" w:hAnsi="Times New Roman" w:cs="Times New Roman"/>
          <w:sz w:val="24"/>
          <w:szCs w:val="24"/>
        </w:rPr>
        <w:t xml:space="preserve">To implement a prototype of the classification system. </w:t>
      </w:r>
    </w:p>
    <w:p w14:paraId="039F799C" w14:textId="77777777" w:rsidR="00AC78DC" w:rsidRPr="0095700A" w:rsidRDefault="00AC78DC" w:rsidP="00AC78DC">
      <w:pPr>
        <w:pStyle w:val="ListParagraph"/>
        <w:numPr>
          <w:ilvl w:val="0"/>
          <w:numId w:val="2"/>
        </w:numPr>
        <w:spacing w:line="240" w:lineRule="auto"/>
        <w:rPr>
          <w:rFonts w:ascii="Times New Roman" w:hAnsi="Times New Roman" w:cs="Times New Roman"/>
          <w:sz w:val="24"/>
          <w:szCs w:val="24"/>
        </w:rPr>
      </w:pPr>
      <w:r w:rsidRPr="0095700A">
        <w:rPr>
          <w:rFonts w:ascii="Times New Roman" w:hAnsi="Times New Roman" w:cs="Times New Roman"/>
          <w:sz w:val="24"/>
          <w:szCs w:val="24"/>
        </w:rPr>
        <w:t>To test and validate the developed Social media posts sentimental classifier.</w:t>
      </w:r>
    </w:p>
    <w:p w14:paraId="18090E2C" w14:textId="77777777" w:rsidR="00AC78DC" w:rsidRPr="0095700A" w:rsidRDefault="00AC78DC" w:rsidP="00E31801">
      <w:pPr>
        <w:pStyle w:val="Heading1"/>
        <w:rPr>
          <w:rFonts w:ascii="Times New Roman" w:hAnsi="Times New Roman" w:cs="Times New Roman"/>
          <w:sz w:val="24"/>
          <w:szCs w:val="24"/>
        </w:rPr>
      </w:pPr>
      <w:r w:rsidRPr="0095700A">
        <w:rPr>
          <w:rFonts w:ascii="Times New Roman" w:hAnsi="Times New Roman" w:cs="Times New Roman"/>
          <w:sz w:val="24"/>
          <w:szCs w:val="24"/>
        </w:rPr>
        <w:t>SCOPE</w:t>
      </w:r>
    </w:p>
    <w:p w14:paraId="2E715FD0" w14:textId="322FA457" w:rsidR="00AC78DC" w:rsidRPr="0095700A" w:rsidRDefault="00AC78DC" w:rsidP="00AC78DC">
      <w:pPr>
        <w:spacing w:line="240" w:lineRule="auto"/>
        <w:rPr>
          <w:rFonts w:ascii="Times New Roman" w:hAnsi="Times New Roman" w:cs="Times New Roman"/>
          <w:sz w:val="24"/>
          <w:szCs w:val="24"/>
        </w:rPr>
      </w:pPr>
      <w:r w:rsidRPr="0095700A">
        <w:rPr>
          <w:rFonts w:ascii="Times New Roman" w:hAnsi="Times New Roman" w:cs="Times New Roman"/>
          <w:sz w:val="24"/>
          <w:szCs w:val="24"/>
        </w:rPr>
        <w:t xml:space="preserve">Our project </w:t>
      </w:r>
      <w:r w:rsidR="008E5D6C" w:rsidRPr="0095700A">
        <w:rPr>
          <w:rFonts w:ascii="Times New Roman" w:hAnsi="Times New Roman" w:cs="Times New Roman"/>
          <w:sz w:val="24"/>
          <w:szCs w:val="24"/>
        </w:rPr>
        <w:t>aims at</w:t>
      </w:r>
      <w:r w:rsidRPr="0095700A">
        <w:rPr>
          <w:rFonts w:ascii="Times New Roman" w:hAnsi="Times New Roman" w:cs="Times New Roman"/>
          <w:sz w:val="24"/>
          <w:szCs w:val="24"/>
        </w:rPr>
        <w:t xml:space="preserve"> analysis of reactions to social media p</w:t>
      </w:r>
      <w:r w:rsidR="0086562E">
        <w:rPr>
          <w:rFonts w:ascii="Times New Roman" w:hAnsi="Times New Roman" w:cs="Times New Roman"/>
          <w:sz w:val="24"/>
          <w:szCs w:val="24"/>
        </w:rPr>
        <w:t>osts</w:t>
      </w:r>
      <w:r w:rsidR="00907034">
        <w:rPr>
          <w:rFonts w:ascii="Times New Roman" w:hAnsi="Times New Roman" w:cs="Times New Roman"/>
          <w:sz w:val="24"/>
          <w:szCs w:val="24"/>
        </w:rPr>
        <w:t xml:space="preserve"> on</w:t>
      </w:r>
      <w:r w:rsidRPr="0095700A">
        <w:rPr>
          <w:rFonts w:ascii="Times New Roman" w:hAnsi="Times New Roman" w:cs="Times New Roman"/>
          <w:sz w:val="24"/>
          <w:szCs w:val="24"/>
        </w:rPr>
        <w:t xml:space="preserve"> Facebook. The study is going to be carried out on reactions </w:t>
      </w:r>
      <w:r w:rsidR="00B55366" w:rsidRPr="0095700A">
        <w:rPr>
          <w:rFonts w:ascii="Times New Roman" w:hAnsi="Times New Roman" w:cs="Times New Roman"/>
          <w:sz w:val="24"/>
          <w:szCs w:val="24"/>
        </w:rPr>
        <w:t>to post</w:t>
      </w:r>
      <w:r w:rsidR="003E0F76" w:rsidRPr="0095700A">
        <w:rPr>
          <w:rFonts w:ascii="Times New Roman" w:hAnsi="Times New Roman" w:cs="Times New Roman"/>
          <w:sz w:val="24"/>
          <w:szCs w:val="24"/>
        </w:rPr>
        <w:t>ed articles by</w:t>
      </w:r>
      <w:r w:rsidRPr="0095700A">
        <w:rPr>
          <w:rFonts w:ascii="Times New Roman" w:hAnsi="Times New Roman" w:cs="Times New Roman"/>
          <w:sz w:val="24"/>
          <w:szCs w:val="24"/>
        </w:rPr>
        <w:t xml:space="preserve"> daily monitor, new vision, observer</w:t>
      </w:r>
      <w:r w:rsidR="003E0F76" w:rsidRPr="0095700A">
        <w:rPr>
          <w:rFonts w:ascii="Times New Roman" w:hAnsi="Times New Roman" w:cs="Times New Roman"/>
          <w:sz w:val="24"/>
          <w:szCs w:val="24"/>
        </w:rPr>
        <w:t xml:space="preserve"> and</w:t>
      </w:r>
      <w:r w:rsidRPr="0095700A">
        <w:rPr>
          <w:rFonts w:ascii="Times New Roman" w:hAnsi="Times New Roman" w:cs="Times New Roman"/>
          <w:sz w:val="24"/>
          <w:szCs w:val="24"/>
        </w:rPr>
        <w:t xml:space="preserve"> red paper on Facebook</w:t>
      </w:r>
      <w:r w:rsidR="003E0F76" w:rsidRPr="0095700A">
        <w:rPr>
          <w:rFonts w:ascii="Times New Roman" w:hAnsi="Times New Roman" w:cs="Times New Roman"/>
          <w:sz w:val="24"/>
          <w:szCs w:val="24"/>
        </w:rPr>
        <w:t>.</w:t>
      </w:r>
    </w:p>
    <w:p w14:paraId="4E758062" w14:textId="77777777" w:rsidR="00AC78DC" w:rsidRPr="0095700A" w:rsidRDefault="00AC78DC" w:rsidP="00AC78DC">
      <w:pPr>
        <w:rPr>
          <w:rFonts w:ascii="Times New Roman" w:hAnsi="Times New Roman" w:cs="Times New Roman"/>
          <w:sz w:val="24"/>
          <w:szCs w:val="24"/>
        </w:rPr>
      </w:pPr>
      <w:r w:rsidRPr="0095700A">
        <w:rPr>
          <w:rFonts w:ascii="Times New Roman" w:hAnsi="Times New Roman" w:cs="Times New Roman"/>
          <w:sz w:val="24"/>
          <w:szCs w:val="24"/>
        </w:rPr>
        <w:t>The project will cover comments only in English. Comments in any other language will not be covered in this project.</w:t>
      </w:r>
    </w:p>
    <w:p w14:paraId="0CCB16EE" w14:textId="77777777" w:rsidR="00AC78DC" w:rsidRPr="0095700A" w:rsidRDefault="00AC78DC" w:rsidP="00AC78DC">
      <w:pPr>
        <w:rPr>
          <w:rFonts w:ascii="Times New Roman" w:hAnsi="Times New Roman" w:cs="Times New Roman"/>
          <w:sz w:val="24"/>
          <w:szCs w:val="24"/>
        </w:rPr>
      </w:pPr>
      <w:r w:rsidRPr="0095700A">
        <w:rPr>
          <w:rFonts w:ascii="Times New Roman" w:hAnsi="Times New Roman" w:cs="Times New Roman"/>
          <w:sz w:val="24"/>
          <w:szCs w:val="24"/>
        </w:rPr>
        <w:t>The research development and implementation of this project is in the duration that is stipulated for the final year project development.</w:t>
      </w:r>
    </w:p>
    <w:p w14:paraId="6E60FBC3" w14:textId="77777777" w:rsidR="00AC78DC" w:rsidRPr="0095700A" w:rsidRDefault="00AC78DC" w:rsidP="003815EF">
      <w:pPr>
        <w:rPr>
          <w:rFonts w:ascii="Times New Roman" w:hAnsi="Times New Roman" w:cs="Times New Roman"/>
          <w:sz w:val="24"/>
          <w:szCs w:val="24"/>
        </w:rPr>
      </w:pPr>
    </w:p>
    <w:p w14:paraId="3C7A8FA7" w14:textId="77777777" w:rsidR="003815EF" w:rsidRPr="0095700A" w:rsidRDefault="003815EF" w:rsidP="00E31801">
      <w:pPr>
        <w:pStyle w:val="Heading1"/>
        <w:rPr>
          <w:rFonts w:ascii="Times New Roman" w:hAnsi="Times New Roman" w:cs="Times New Roman"/>
          <w:sz w:val="24"/>
          <w:szCs w:val="24"/>
        </w:rPr>
      </w:pPr>
      <w:r w:rsidRPr="0095700A">
        <w:rPr>
          <w:rFonts w:ascii="Times New Roman" w:hAnsi="Times New Roman" w:cs="Times New Roman"/>
          <w:sz w:val="24"/>
          <w:szCs w:val="24"/>
        </w:rPr>
        <w:t>Significance</w:t>
      </w:r>
    </w:p>
    <w:p w14:paraId="6F004A4B" w14:textId="5BD25985" w:rsidR="00B45840" w:rsidRPr="0095700A" w:rsidRDefault="00E53D93" w:rsidP="00720BB8">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 xml:space="preserve">The product </w:t>
      </w:r>
      <w:r w:rsidR="001654A3" w:rsidRPr="0095700A">
        <w:rPr>
          <w:rFonts w:ascii="Times New Roman" w:hAnsi="Times New Roman" w:cs="Times New Roman"/>
          <w:sz w:val="24"/>
          <w:szCs w:val="24"/>
        </w:rPr>
        <w:t>will be used as back</w:t>
      </w:r>
      <w:r w:rsidR="00943402">
        <w:rPr>
          <w:rFonts w:ascii="Times New Roman" w:hAnsi="Times New Roman" w:cs="Times New Roman"/>
          <w:sz w:val="24"/>
          <w:szCs w:val="24"/>
        </w:rPr>
        <w:t>bone</w:t>
      </w:r>
      <w:r w:rsidR="001654A3" w:rsidRPr="0095700A">
        <w:rPr>
          <w:rFonts w:ascii="Times New Roman" w:hAnsi="Times New Roman" w:cs="Times New Roman"/>
          <w:sz w:val="24"/>
          <w:szCs w:val="24"/>
        </w:rPr>
        <w:t xml:space="preserve"> for some application </w:t>
      </w:r>
      <w:r w:rsidR="004E3293" w:rsidRPr="0095700A">
        <w:rPr>
          <w:rFonts w:ascii="Times New Roman" w:hAnsi="Times New Roman" w:cs="Times New Roman"/>
          <w:sz w:val="24"/>
          <w:szCs w:val="24"/>
        </w:rPr>
        <w:t>developers.</w:t>
      </w:r>
    </w:p>
    <w:p w14:paraId="48FDA834" w14:textId="462AB220" w:rsidR="00B45840" w:rsidRPr="0095700A" w:rsidRDefault="003815EF" w:rsidP="00720BB8">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 xml:space="preserve"> </w:t>
      </w:r>
    </w:p>
    <w:p w14:paraId="54F9E029" w14:textId="3CA7A495" w:rsidR="003815EF" w:rsidRPr="0095700A" w:rsidRDefault="003815EF" w:rsidP="00720BB8">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Our project will</w:t>
      </w:r>
      <w:r w:rsidR="00720BB8" w:rsidRPr="0095700A">
        <w:rPr>
          <w:rFonts w:ascii="Times New Roman" w:hAnsi="Times New Roman" w:cs="Times New Roman"/>
          <w:sz w:val="24"/>
          <w:szCs w:val="24"/>
        </w:rPr>
        <w:t xml:space="preserve"> enable</w:t>
      </w:r>
      <w:r w:rsidRPr="0095700A">
        <w:rPr>
          <w:rFonts w:ascii="Times New Roman" w:hAnsi="Times New Roman" w:cs="Times New Roman"/>
          <w:sz w:val="24"/>
          <w:szCs w:val="24"/>
        </w:rPr>
        <w:t xml:space="preserve"> </w:t>
      </w:r>
      <w:r w:rsidR="00720BB8" w:rsidRPr="0095700A">
        <w:rPr>
          <w:rFonts w:ascii="Times New Roman" w:hAnsi="Times New Roman" w:cs="Times New Roman"/>
          <w:sz w:val="24"/>
          <w:szCs w:val="24"/>
        </w:rPr>
        <w:t>organizations and companies</w:t>
      </w:r>
      <w:r w:rsidRPr="0095700A">
        <w:rPr>
          <w:rFonts w:ascii="Times New Roman" w:hAnsi="Times New Roman" w:cs="Times New Roman"/>
          <w:sz w:val="24"/>
          <w:szCs w:val="24"/>
        </w:rPr>
        <w:t xml:space="preserve"> </w:t>
      </w:r>
      <w:r w:rsidR="00720BB8" w:rsidRPr="0095700A">
        <w:rPr>
          <w:rFonts w:ascii="Times New Roman" w:hAnsi="Times New Roman" w:cs="Times New Roman"/>
          <w:sz w:val="24"/>
          <w:szCs w:val="24"/>
        </w:rPr>
        <w:t>analyze massive feedback</w:t>
      </w:r>
      <w:r w:rsidR="002F07BD" w:rsidRPr="0095700A">
        <w:rPr>
          <w:rFonts w:ascii="Times New Roman" w:hAnsi="Times New Roman" w:cs="Times New Roman"/>
          <w:sz w:val="24"/>
          <w:szCs w:val="24"/>
        </w:rPr>
        <w:t xml:space="preserve"> </w:t>
      </w:r>
      <w:r w:rsidR="00676ED9" w:rsidRPr="0095700A">
        <w:rPr>
          <w:rFonts w:ascii="Times New Roman" w:hAnsi="Times New Roman" w:cs="Times New Roman"/>
          <w:sz w:val="24"/>
          <w:szCs w:val="24"/>
        </w:rPr>
        <w:t>from people’s reactions on social media</w:t>
      </w:r>
      <w:r w:rsidR="00D8321B" w:rsidRPr="0095700A">
        <w:rPr>
          <w:rFonts w:ascii="Times New Roman" w:hAnsi="Times New Roman" w:cs="Times New Roman"/>
          <w:sz w:val="24"/>
          <w:szCs w:val="24"/>
        </w:rPr>
        <w:t>.</w:t>
      </w:r>
    </w:p>
    <w:p w14:paraId="066DCA8C" w14:textId="77777777" w:rsidR="00B45840" w:rsidRPr="0095700A" w:rsidRDefault="00B45840" w:rsidP="00720BB8">
      <w:pPr>
        <w:autoSpaceDE w:val="0"/>
        <w:autoSpaceDN w:val="0"/>
        <w:adjustRightInd w:val="0"/>
        <w:spacing w:after="0" w:line="240" w:lineRule="auto"/>
        <w:rPr>
          <w:rFonts w:ascii="Times New Roman" w:hAnsi="Times New Roman" w:cs="Times New Roman"/>
          <w:sz w:val="24"/>
          <w:szCs w:val="24"/>
        </w:rPr>
      </w:pPr>
    </w:p>
    <w:p w14:paraId="11197238" w14:textId="5BC5889A"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Political parties may be interested to know if people support their program or not and this project will help solve this problem.</w:t>
      </w:r>
      <w:r w:rsidR="00206484" w:rsidRPr="0095700A">
        <w:rPr>
          <w:rFonts w:ascii="Times New Roman" w:hAnsi="Times New Roman" w:cs="Times New Roman"/>
          <w:sz w:val="24"/>
          <w:szCs w:val="24"/>
        </w:rPr>
        <w:fldChar w:fldCharType="begin" w:fldLock="1"/>
      </w:r>
      <w:r w:rsidR="00732C95">
        <w:rPr>
          <w:rFonts w:ascii="Times New Roman" w:hAnsi="Times New Roman" w:cs="Times New Roman"/>
          <w:sz w:val="24"/>
          <w:szCs w:val="24"/>
        </w:rPr>
        <w:instrText>ADDIN CSL_CITATION {"citationItems":[{"id":"ITEM-1","itemData":{"DOI":"10.1016/j.pgeola.2011.04.002","ISSN":"00167878","abstract":"Opinion mining and Sentiment analysis have emerged as a field of study since the widespread of World Wide Web and internet. Opinion refers to extraction of those lines or phrase in the raw and huge data which express an opinion. Sentiment analysis on the other hand identifies the polarity of the opinion being extracted. In this paper we propose the sentiment analysis in collaboration with opinion extraction, summarization, and tracking the records of the students. The paper modifies the existing algorithm in order to obtain the collaborated opinion about the students. The resultant opinion is represented as very high, high, moderate, low and very low. The paper is based on a case study where teachers give their remarks about the students and by applying the proposed sentiment analysis algorithm the opinion is extracted and represented.","author":[{"dropping-particle":"","family":"Virmani","given":"Deepali","non-dropping-particle":"","parse-names":false,"suffix":""},{"dropping-particle":"","family":"Malhotra","given":"Vikrant","non-dropping-particle":"","parse-names":false,"suffix":""},{"dropping-particle":"","family":"Tyagi","given":"Ridhi","non-dropping-particle":"","parse-names":false,"suffix":""}],"id":"ITEM-1","issue":"March","issued":{"date-parts":[["1992"]]},"page":"3-6","title":"Sentiment Analysis Using Collaborated Opinion Mining","type":"article-journal"},"uris":["http://www.mendeley.com/documents/?uuid=677b4551-f888-4662-969a-5c9f0d8e3fa9"]}],"mendeley":{"formattedCitation":"[3]","plainTextFormattedCitation":"[3]","previouslyFormattedCitation":"[3]"},"properties":{"noteIndex":0},"schema":"https://github.com/citation-style-language/schema/raw/master/csl-citation.json"}</w:instrText>
      </w:r>
      <w:r w:rsidR="00206484" w:rsidRPr="0095700A">
        <w:rPr>
          <w:rFonts w:ascii="Times New Roman" w:hAnsi="Times New Roman" w:cs="Times New Roman"/>
          <w:sz w:val="24"/>
          <w:szCs w:val="24"/>
        </w:rPr>
        <w:fldChar w:fldCharType="separate"/>
      </w:r>
      <w:r w:rsidR="00336868" w:rsidRPr="00336868">
        <w:rPr>
          <w:rFonts w:ascii="Times New Roman" w:hAnsi="Times New Roman" w:cs="Times New Roman"/>
          <w:noProof/>
          <w:sz w:val="24"/>
          <w:szCs w:val="24"/>
        </w:rPr>
        <w:t>[3]</w:t>
      </w:r>
      <w:r w:rsidR="00206484" w:rsidRPr="0095700A">
        <w:rPr>
          <w:rFonts w:ascii="Times New Roman" w:hAnsi="Times New Roman" w:cs="Times New Roman"/>
          <w:sz w:val="24"/>
          <w:szCs w:val="24"/>
        </w:rPr>
        <w:fldChar w:fldCharType="end"/>
      </w:r>
      <w:r w:rsidR="00206484" w:rsidRPr="0095700A">
        <w:rPr>
          <w:rFonts w:ascii="Times New Roman" w:hAnsi="Times New Roman" w:cs="Times New Roman"/>
          <w:sz w:val="24"/>
          <w:szCs w:val="24"/>
        </w:rPr>
        <w:t xml:space="preserve"> </w:t>
      </w:r>
      <w:r w:rsidR="00BE7140">
        <w:rPr>
          <w:rFonts w:ascii="Times New Roman" w:hAnsi="Times New Roman" w:cs="Times New Roman"/>
          <w:sz w:val="24"/>
          <w:szCs w:val="24"/>
        </w:rPr>
        <w:t xml:space="preserve">This would reduce the costs </w:t>
      </w:r>
      <w:r w:rsidR="00B62C80">
        <w:rPr>
          <w:rFonts w:ascii="Times New Roman" w:hAnsi="Times New Roman" w:cs="Times New Roman"/>
          <w:sz w:val="24"/>
          <w:szCs w:val="24"/>
        </w:rPr>
        <w:t>spent on employing people to analyze these reactions manually.</w:t>
      </w:r>
    </w:p>
    <w:p w14:paraId="183F8259" w14:textId="77777777"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p>
    <w:p w14:paraId="5778460E" w14:textId="76499A96"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Social organizations may ask people’s opinion on current debates and the problem of analyzing these reactions can be solved with this project.</w:t>
      </w:r>
      <w:r w:rsidR="00206484" w:rsidRPr="0095700A">
        <w:rPr>
          <w:rFonts w:ascii="Times New Roman" w:hAnsi="Times New Roman" w:cs="Times New Roman"/>
          <w:sz w:val="24"/>
          <w:szCs w:val="24"/>
        </w:rPr>
        <w:fldChar w:fldCharType="begin" w:fldLock="1"/>
      </w:r>
      <w:r w:rsidR="00732C95">
        <w:rPr>
          <w:rFonts w:ascii="Times New Roman" w:hAnsi="Times New Roman" w:cs="Times New Roman"/>
          <w:sz w:val="24"/>
          <w:szCs w:val="24"/>
        </w:rPr>
        <w:instrText>ADDIN CSL_CITATION {"citationItems":[{"id":"ITEM-1","itemData":{"DOI":"10.1016/j.pgeola.2011.04.002","ISSN":"00167878","abstract":"Opinion mining and Sentiment analysis have emerged as a field of study since the widespread of World Wide Web and internet. Opinion refers to extraction of those lines or phrase in the raw and huge data which express an opinion. Sentiment analysis on the other hand identifies the polarity of the opinion being extracted. In this paper we propose the sentiment analysis in collaboration with opinion extraction, summarization, and tracking the records of the students. The paper modifies the existing algorithm in order to obtain the collaborated opinion about the students. The resultant opinion is represented as very high, high, moderate, low and very low. The paper is based on a case study where teachers give their remarks about the students and by applying the proposed sentiment analysis algorithm the opinion is extracted and represented.","author":[{"dropping-particle":"","family":"Virmani","given":"Deepali","non-dropping-particle":"","parse-names":false,"suffix":""},{"dropping-particle":"","family":"Malhotra","given":"Vikrant","non-dropping-particle":"","parse-names":false,"suffix":""},{"dropping-particle":"","family":"Tyagi","given":"Ridhi","non-dropping-particle":"","parse-names":false,"suffix":""}],"id":"ITEM-1","issue":"March","issued":{"date-parts":[["1992"]]},"page":"3-6","title":"Sentiment Analysis Using Collaborated Opinion Mining","type":"article-journal"},"uris":["http://www.mendeley.com/documents/?uuid=677b4551-f888-4662-969a-5c9f0d8e3fa9"]}],"mendeley":{"formattedCitation":"[3]","plainTextFormattedCitation":"[3]","previouslyFormattedCitation":"[3]"},"properties":{"noteIndex":0},"schema":"https://github.com/citation-style-language/schema/raw/master/csl-citation.json"}</w:instrText>
      </w:r>
      <w:r w:rsidR="00206484" w:rsidRPr="0095700A">
        <w:rPr>
          <w:rFonts w:ascii="Times New Roman" w:hAnsi="Times New Roman" w:cs="Times New Roman"/>
          <w:sz w:val="24"/>
          <w:szCs w:val="24"/>
        </w:rPr>
        <w:fldChar w:fldCharType="separate"/>
      </w:r>
      <w:r w:rsidR="00336868" w:rsidRPr="00336868">
        <w:rPr>
          <w:rFonts w:ascii="Times New Roman" w:hAnsi="Times New Roman" w:cs="Times New Roman"/>
          <w:noProof/>
          <w:sz w:val="24"/>
          <w:szCs w:val="24"/>
        </w:rPr>
        <w:t>[3]</w:t>
      </w:r>
      <w:r w:rsidR="00206484" w:rsidRPr="0095700A">
        <w:rPr>
          <w:rFonts w:ascii="Times New Roman" w:hAnsi="Times New Roman" w:cs="Times New Roman"/>
          <w:sz w:val="24"/>
          <w:szCs w:val="24"/>
        </w:rPr>
        <w:fldChar w:fldCharType="end"/>
      </w:r>
      <w:r w:rsidR="00206484" w:rsidRPr="0095700A">
        <w:rPr>
          <w:rFonts w:ascii="Times New Roman" w:hAnsi="Times New Roman" w:cs="Times New Roman"/>
          <w:sz w:val="24"/>
          <w:szCs w:val="24"/>
        </w:rPr>
        <w:t xml:space="preserve"> </w:t>
      </w:r>
    </w:p>
    <w:p w14:paraId="3C2469FE" w14:textId="77777777"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p>
    <w:p w14:paraId="5C03061F" w14:textId="75EB3CEE" w:rsidR="003815EF" w:rsidRPr="0095700A" w:rsidRDefault="003815EF" w:rsidP="003815EF">
      <w:pPr>
        <w:autoSpaceDE w:val="0"/>
        <w:autoSpaceDN w:val="0"/>
        <w:adjustRightInd w:val="0"/>
        <w:spacing w:after="0" w:line="240" w:lineRule="auto"/>
        <w:rPr>
          <w:rFonts w:ascii="Times New Roman" w:hAnsi="Times New Roman" w:cs="Times New Roman"/>
          <w:sz w:val="24"/>
          <w:szCs w:val="24"/>
          <w:shd w:val="clear" w:color="auto" w:fill="FFFFFF"/>
        </w:rPr>
      </w:pPr>
      <w:r w:rsidRPr="0095700A">
        <w:rPr>
          <w:rFonts w:ascii="Times New Roman" w:hAnsi="Times New Roman" w:cs="Times New Roman"/>
          <w:sz w:val="24"/>
          <w:szCs w:val="24"/>
          <w:shd w:val="clear" w:color="auto" w:fill="FFFFFF"/>
        </w:rPr>
        <w:t>Universities can use our tool to analyze student feedback and comments garnered either from their own surveys, or from online sources such as social media. They can then use the results to identify and address any areas of student dissatisfaction, as well as identify and build on those areas where students are expressing positive sentiments.</w:t>
      </w:r>
      <w:r w:rsidR="00C50B7C" w:rsidRPr="0095700A">
        <w:rPr>
          <w:rFonts w:ascii="Times New Roman" w:hAnsi="Times New Roman" w:cs="Times New Roman"/>
          <w:sz w:val="24"/>
          <w:szCs w:val="24"/>
          <w:shd w:val="clear" w:color="auto" w:fill="FFFFFF"/>
        </w:rPr>
        <w:fldChar w:fldCharType="begin" w:fldLock="1"/>
      </w:r>
      <w:r w:rsidR="00C50B7C" w:rsidRPr="0095700A">
        <w:rPr>
          <w:rFonts w:ascii="Times New Roman" w:hAnsi="Times New Roman" w:cs="Times New Roman"/>
          <w:sz w:val="24"/>
          <w:szCs w:val="24"/>
          <w:shd w:val="clear" w:color="auto" w:fill="FFFFFF"/>
        </w:rPr>
        <w:instrText>ADDIN CSL_CITATION {"citationItems":[{"id":"ITEM-1","itemData":{"URL":"https://typely.com/blog/making-use-of-sentiment-analysis/","author":[{"dropping-particle":"","family":"Angela","given":"Boothroyd","non-dropping-particle":"","parse-names":false,"suffix":""}],"id":"ITEM-1","issued":{"date-parts":[["0"]]},"title":"b4f30ae34a9f06c0a763307cfa8d67b9a4d68978 @ typely.com","type":"webpage"},"uris":["http://www.mendeley.com/documents/?uuid=bc100fe0-bf70-4a3b-8d9e-58aaaff82dd4"]}],"mendeley":{"formattedCitation":"[4]","plainTextFormattedCitation":"[4]","previouslyFormattedCitation":"[4]"},"properties":{"noteIndex":0},"schema":"https://github.com/citation-style-language/schema/raw/master/csl-citation.json"}</w:instrText>
      </w:r>
      <w:r w:rsidR="00C50B7C" w:rsidRPr="0095700A">
        <w:rPr>
          <w:rFonts w:ascii="Times New Roman" w:hAnsi="Times New Roman" w:cs="Times New Roman"/>
          <w:sz w:val="24"/>
          <w:szCs w:val="24"/>
          <w:shd w:val="clear" w:color="auto" w:fill="FFFFFF"/>
        </w:rPr>
        <w:fldChar w:fldCharType="separate"/>
      </w:r>
      <w:r w:rsidR="00C50B7C" w:rsidRPr="0095700A">
        <w:rPr>
          <w:rFonts w:ascii="Times New Roman" w:hAnsi="Times New Roman" w:cs="Times New Roman"/>
          <w:noProof/>
          <w:sz w:val="24"/>
          <w:szCs w:val="24"/>
          <w:shd w:val="clear" w:color="auto" w:fill="FFFFFF"/>
        </w:rPr>
        <w:t>[4]</w:t>
      </w:r>
      <w:r w:rsidR="00C50B7C" w:rsidRPr="0095700A">
        <w:rPr>
          <w:rFonts w:ascii="Times New Roman" w:hAnsi="Times New Roman" w:cs="Times New Roman"/>
          <w:sz w:val="24"/>
          <w:szCs w:val="24"/>
          <w:shd w:val="clear" w:color="auto" w:fill="FFFFFF"/>
        </w:rPr>
        <w:fldChar w:fldCharType="end"/>
      </w:r>
    </w:p>
    <w:p w14:paraId="7B0EACB9" w14:textId="77777777" w:rsidR="003815EF" w:rsidRPr="0095700A" w:rsidRDefault="003815EF" w:rsidP="003815EF">
      <w:pPr>
        <w:autoSpaceDE w:val="0"/>
        <w:autoSpaceDN w:val="0"/>
        <w:adjustRightInd w:val="0"/>
        <w:spacing w:after="0" w:line="240" w:lineRule="auto"/>
        <w:rPr>
          <w:rFonts w:ascii="Times New Roman" w:hAnsi="Times New Roman" w:cs="Times New Roman"/>
          <w:sz w:val="24"/>
          <w:szCs w:val="24"/>
          <w:shd w:val="clear" w:color="auto" w:fill="FFFFFF"/>
        </w:rPr>
      </w:pPr>
    </w:p>
    <w:p w14:paraId="7D0530C3" w14:textId="2174A1E3"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shd w:val="clear" w:color="auto" w:fill="FFFFFF"/>
        </w:rPr>
        <w:t>Local government departments can gauge public sentiment towards their department and the services they provide, and use the results to improve services such as parking and leisure facilities, local policing, and the condition of roads using our tool.</w:t>
      </w:r>
      <w:r w:rsidR="00C50B7C" w:rsidRPr="0095700A">
        <w:rPr>
          <w:rFonts w:ascii="Times New Roman" w:hAnsi="Times New Roman" w:cs="Times New Roman"/>
          <w:sz w:val="24"/>
          <w:szCs w:val="24"/>
          <w:shd w:val="clear" w:color="auto" w:fill="FFFFFF"/>
        </w:rPr>
        <w:fldChar w:fldCharType="begin" w:fldLock="1"/>
      </w:r>
      <w:r w:rsidR="00084107" w:rsidRPr="0095700A">
        <w:rPr>
          <w:rFonts w:ascii="Times New Roman" w:hAnsi="Times New Roman" w:cs="Times New Roman"/>
          <w:sz w:val="24"/>
          <w:szCs w:val="24"/>
          <w:shd w:val="clear" w:color="auto" w:fill="FFFFFF"/>
        </w:rPr>
        <w:instrText>ADDIN CSL_CITATION {"citationItems":[{"id":"ITEM-1","itemData":{"URL":"https://typely.com/blog/making-use-of-sentiment-analysis/","author":[{"dropping-particle":"","family":"Angela","given":"Boothroyd","non-dropping-particle":"","parse-names":false,"suffix":""}],"id":"ITEM-1","issued":{"date-parts":[["0"]]},"title":"b4f30ae34a9f06c0a763307cfa8d67b9a4d68978 @ typely.com","type":"webpage"},"uris":["http://www.mendeley.com/documents/?uuid=bc100fe0-bf70-4a3b-8d9e-58aaaff82dd4"]}],"mendeley":{"formattedCitation":"[4]","plainTextFormattedCitation":"[4]","previouslyFormattedCitation":"[4]"},"properties":{"noteIndex":0},"schema":"https://github.com/citation-style-language/schema/raw/master/csl-citation.json"}</w:instrText>
      </w:r>
      <w:r w:rsidR="00C50B7C" w:rsidRPr="0095700A">
        <w:rPr>
          <w:rFonts w:ascii="Times New Roman" w:hAnsi="Times New Roman" w:cs="Times New Roman"/>
          <w:sz w:val="24"/>
          <w:szCs w:val="24"/>
          <w:shd w:val="clear" w:color="auto" w:fill="FFFFFF"/>
        </w:rPr>
        <w:fldChar w:fldCharType="separate"/>
      </w:r>
      <w:r w:rsidR="00C50B7C" w:rsidRPr="0095700A">
        <w:rPr>
          <w:rFonts w:ascii="Times New Roman" w:hAnsi="Times New Roman" w:cs="Times New Roman"/>
          <w:noProof/>
          <w:sz w:val="24"/>
          <w:szCs w:val="24"/>
          <w:shd w:val="clear" w:color="auto" w:fill="FFFFFF"/>
        </w:rPr>
        <w:t>[4]</w:t>
      </w:r>
      <w:r w:rsidR="00C50B7C" w:rsidRPr="0095700A">
        <w:rPr>
          <w:rFonts w:ascii="Times New Roman" w:hAnsi="Times New Roman" w:cs="Times New Roman"/>
          <w:sz w:val="24"/>
          <w:szCs w:val="24"/>
          <w:shd w:val="clear" w:color="auto" w:fill="FFFFFF"/>
        </w:rPr>
        <w:fldChar w:fldCharType="end"/>
      </w:r>
    </w:p>
    <w:p w14:paraId="4B2C96E9" w14:textId="77777777" w:rsidR="003815EF" w:rsidRPr="0095700A" w:rsidRDefault="003815EF" w:rsidP="003815EF">
      <w:pPr>
        <w:tabs>
          <w:tab w:val="left" w:pos="4125"/>
        </w:tabs>
        <w:rPr>
          <w:rFonts w:ascii="Times New Roman" w:hAnsi="Times New Roman" w:cs="Times New Roman"/>
          <w:sz w:val="24"/>
          <w:szCs w:val="24"/>
        </w:rPr>
      </w:pPr>
    </w:p>
    <w:p w14:paraId="65EE76A8" w14:textId="77777777" w:rsidR="003815EF" w:rsidRPr="0095700A" w:rsidRDefault="003815EF" w:rsidP="003815EF">
      <w:pPr>
        <w:autoSpaceDE w:val="0"/>
        <w:autoSpaceDN w:val="0"/>
        <w:adjustRightInd w:val="0"/>
        <w:spacing w:after="0" w:line="240" w:lineRule="auto"/>
        <w:rPr>
          <w:rFonts w:ascii="Times New Roman" w:hAnsi="Times New Roman" w:cs="Times New Roman"/>
          <w:sz w:val="24"/>
          <w:szCs w:val="24"/>
        </w:rPr>
      </w:pPr>
    </w:p>
    <w:p w14:paraId="1B3C7FA1" w14:textId="77777777" w:rsidR="003815EF" w:rsidRPr="0095700A" w:rsidRDefault="003815EF">
      <w:pPr>
        <w:rPr>
          <w:rFonts w:ascii="Times New Roman" w:hAnsi="Times New Roman" w:cs="Times New Roman"/>
          <w:sz w:val="24"/>
          <w:szCs w:val="24"/>
        </w:rPr>
      </w:pPr>
    </w:p>
    <w:p w14:paraId="50E2A725" w14:textId="24FD0F31" w:rsidR="001A40F6" w:rsidRPr="0095700A" w:rsidRDefault="00F16B04" w:rsidP="00E31801">
      <w:pPr>
        <w:pStyle w:val="Heading1"/>
        <w:rPr>
          <w:rFonts w:ascii="Times New Roman" w:hAnsi="Times New Roman" w:cs="Times New Roman"/>
          <w:sz w:val="24"/>
          <w:szCs w:val="24"/>
        </w:rPr>
      </w:pPr>
      <w:r w:rsidRPr="0095700A">
        <w:rPr>
          <w:rFonts w:ascii="Times New Roman" w:hAnsi="Times New Roman" w:cs="Times New Roman"/>
          <w:sz w:val="24"/>
          <w:szCs w:val="24"/>
        </w:rPr>
        <w:t>LITERATURE REVIEW</w:t>
      </w:r>
    </w:p>
    <w:p w14:paraId="3C43189E"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With the increase in the population of blogs and social networks, opinion mining and sentiment analysis became a field of interest for many researches.</w:t>
      </w:r>
    </w:p>
    <w:p w14:paraId="751432F2" w14:textId="77777777" w:rsidR="00BC2CA7" w:rsidRPr="00654393" w:rsidRDefault="00BC2CA7" w:rsidP="00BC2CA7">
      <w:pPr>
        <w:pStyle w:val="Default"/>
        <w:rPr>
          <w:color w:val="auto"/>
        </w:rPr>
      </w:pPr>
      <w:r w:rsidRPr="00654393">
        <w:rPr>
          <w:color w:val="auto"/>
        </w:rPr>
        <w:t>Sentiment Analysis is becoming a promising topic with the strengthening of social media such as blogs, networking sites etc. where people exhibit their views on various topics.</w:t>
      </w:r>
      <w:r w:rsidRPr="00654393">
        <w:rPr>
          <w:color w:val="auto"/>
        </w:rPr>
        <w:fldChar w:fldCharType="begin" w:fldLock="1"/>
      </w:r>
      <w:r>
        <w:rPr>
          <w:color w:val="auto"/>
        </w:rPr>
        <w:instrText>ADDIN CSL_CITATION {"citationItems":[{"id":"ITEM-1","itemData":{"DOI":"10.1007/978-981-10-8055-5","ISBN":"978-981-10-8054-8","author":[{"dropping-particle":"","family":"Yadav","given":"Om Prakash","non-dropping-particle":"","parse-names":false,"suffix":""},{"dropping-particle":"","family":"Ray","given":"Shashwati","non-dropping-particle":"","parse-names":false,"suffix":""}],"id":"ITEM-1","issue":"December","issued":{"date-parts":[["2019"]]},"number-of-pages":"287-296","title":"Computational Intelligence in Data Mining","type":"book","volume":"711"},"uris":["http://www.mendeley.com/documents/?uuid=39586dd3-885c-4219-9823-c74eee7be587"]}],"mendeley":{"formattedCitation":"[5]","plainTextFormattedCitation":"[5]","previouslyFormattedCitation":"[5]"},"properties":{"noteIndex":0},"schema":"https://github.com/citation-style-language/schema/raw/master/csl-citation.json"}</w:instrText>
      </w:r>
      <w:r w:rsidRPr="00654393">
        <w:rPr>
          <w:color w:val="auto"/>
        </w:rPr>
        <w:fldChar w:fldCharType="separate"/>
      </w:r>
      <w:r w:rsidRPr="00A61F4D">
        <w:rPr>
          <w:noProof/>
          <w:color w:val="auto"/>
        </w:rPr>
        <w:t>[5]</w:t>
      </w:r>
      <w:r w:rsidRPr="00654393">
        <w:rPr>
          <w:color w:val="auto"/>
        </w:rPr>
        <w:fldChar w:fldCharType="end"/>
      </w:r>
    </w:p>
    <w:p w14:paraId="22F36E0B" w14:textId="77777777" w:rsidR="00BC2CA7" w:rsidRPr="00654393" w:rsidRDefault="00BC2CA7" w:rsidP="00BC2CA7">
      <w:pPr>
        <w:pStyle w:val="Default"/>
        <w:rPr>
          <w:color w:val="auto"/>
        </w:rPr>
      </w:pPr>
      <w:r w:rsidRPr="00654393">
        <w:rPr>
          <w:color w:val="auto"/>
        </w:rPr>
        <w:t xml:space="preserve">We cover a review of document findings, facts, evidence and ideas from other researchers who have worked on topics that are related to this project at hand. We conducted an extensive review of the literatures related to </w:t>
      </w:r>
      <w:r w:rsidRPr="00654393">
        <w:t>Social media posts sentimental analyzer systems.</w:t>
      </w:r>
      <w:r w:rsidRPr="00654393">
        <w:rPr>
          <w:color w:val="auto"/>
        </w:rPr>
        <w:t xml:space="preserve">  </w:t>
      </w:r>
    </w:p>
    <w:p w14:paraId="6FD166D9"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There has been a large amount of prior research in sentiment analysis, especially in the domain of product reviews, movie reviews, and blogs. Researchers have also analyzed the brand impact of micro blogging.</w:t>
      </w:r>
      <w:r w:rsidRPr="006543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In this paper, we report research results investigating micro-blogging as a form of online word of mouth branding. We analyzed 149,472 micro-blog postings containing branding comments, sentiments, and opinions. We investigated the overall structure of these micro-blog postings and movement in positive or negative sentiment. We compared automated methods of classifying brand sentiment in these micro-blogs with manual coding. Our research findings show that 80 percent of micro-blogs containing branding comments were information seeking or sharing. Nearly 20 percent contained some expression of branding sentiments. Of these, more than 50 percent were positive and 33 percent were critical of the company or product. Our comparison of automated and manual coding showed no significant different between the two approaches. We discuss the implications of corporations in using micro-blogging as part of their overall marketing strategy and branding campaigns.","author":[{"dropping-particle":"","family":"Jansen","given":"Bernard J","non-dropping-particle":"","parse-names":false,"suffix":""},{"dropping-particle":"","family":"Sobel","given":"Kate","non-dropping-particle":"","parse-names":false,"suffix":""},{"dropping-particle":"","family":"Zhang","given":"Mimi","non-dropping-particle":"","parse-names":false,"suffix":""},{"dropping-particle":"","family":"Chowdury","given":"Abdur","non-dropping-particle":"","parse-names":false,"suffix":""}],"container-title":"In Proceedings of the 27th international conference extended abstracts on Human factors in computing systems","id":"ITEM-1","issue":"December","issued":{"date-parts":[["2009"]]},"page":"3859-3864","title":"The Commercial Impact of Social Mediating Technologies : Micro-blogging as Online Word-of-Mouth Branding","type":"article-journal"},"uris":["http://www.mendeley.com/documents/?uuid=e5b0b18f-2b0e-43d8-bace-29ebe485e8b8"]}],"mendeley":{"formattedCitation":"[6]","plainTextFormattedCitation":"[6]","previouslyFormattedCitation":"[6]"},"properties":{"noteIndex":0},"schema":"https://github.com/citation-style-language/schema/raw/master/csl-citation.json"}</w:instrText>
      </w:r>
      <w:r w:rsidRPr="00654393">
        <w:rPr>
          <w:rFonts w:ascii="Times New Roman" w:hAnsi="Times New Roman" w:cs="Times New Roman"/>
          <w:sz w:val="24"/>
          <w:szCs w:val="24"/>
        </w:rPr>
        <w:fldChar w:fldCharType="separate"/>
      </w:r>
      <w:r w:rsidRPr="00A61F4D">
        <w:rPr>
          <w:rFonts w:ascii="Times New Roman" w:hAnsi="Times New Roman" w:cs="Times New Roman"/>
          <w:noProof/>
          <w:sz w:val="24"/>
          <w:szCs w:val="24"/>
        </w:rPr>
        <w:t>[6]</w:t>
      </w:r>
      <w:r w:rsidRPr="00654393">
        <w:rPr>
          <w:rFonts w:ascii="Times New Roman" w:hAnsi="Times New Roman" w:cs="Times New Roman"/>
          <w:sz w:val="24"/>
          <w:szCs w:val="24"/>
        </w:rPr>
        <w:fldChar w:fldCharType="end"/>
      </w:r>
    </w:p>
    <w:p w14:paraId="4F637E47"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p>
    <w:p w14:paraId="36F055EA"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J. </w:t>
      </w:r>
      <w:r w:rsidRPr="00654393">
        <w:rPr>
          <w:rFonts w:ascii="Times New Roman" w:hAnsi="Times New Roman" w:cs="Times New Roman"/>
          <w:sz w:val="24"/>
          <w:szCs w:val="24"/>
        </w:rPr>
        <w:t xml:space="preserve">Read </w:t>
      </w:r>
      <w:r w:rsidRPr="006543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ead","given":"Jonathon","non-dropping-particle":"","parse-names":false,"suffix":""}],"id":"ITEM-1","issue":"June","issued":{"date-parts":[["2005"]]},"page":"43-48","title":"Using Emoticons to reduce Dependency in Machine Learning Techniques for Sentiment Classification","type":"article-journal"},"uris":["http://www.mendeley.com/documents/?uuid=53a4bd06-888d-4786-b7b7-ffac8f5a4aab"]}],"mendeley":{"formattedCitation":"[7]","plainTextFormattedCitation":"[7]","previouslyFormattedCitation":"[7]"},"properties":{"noteIndex":0},"schema":"https://github.com/citation-style-language/schema/raw/master/csl-citation.json"}</w:instrText>
      </w:r>
      <w:r w:rsidRPr="00654393">
        <w:rPr>
          <w:rFonts w:ascii="Times New Roman" w:hAnsi="Times New Roman" w:cs="Times New Roman"/>
          <w:sz w:val="24"/>
          <w:szCs w:val="24"/>
        </w:rPr>
        <w:fldChar w:fldCharType="separate"/>
      </w:r>
      <w:r w:rsidRPr="00A61F4D">
        <w:rPr>
          <w:rFonts w:ascii="Times New Roman" w:hAnsi="Times New Roman" w:cs="Times New Roman"/>
          <w:noProof/>
          <w:sz w:val="24"/>
          <w:szCs w:val="24"/>
        </w:rPr>
        <w:t>[7]</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shows that using emoticons as labels for positive and sentiment is effective for reducing dependencies in machine learning techniques.</w:t>
      </w:r>
      <w:r>
        <w:rPr>
          <w:rFonts w:ascii="Times New Roman" w:hAnsi="Times New Roman" w:cs="Times New Roman"/>
          <w:sz w:val="24"/>
          <w:szCs w:val="24"/>
        </w:rPr>
        <w:t xml:space="preserve"> </w:t>
      </w:r>
      <w:r w:rsidRPr="00654393">
        <w:rPr>
          <w:rFonts w:ascii="Times New Roman" w:hAnsi="Times New Roman" w:cs="Times New Roman"/>
          <w:sz w:val="24"/>
          <w:szCs w:val="24"/>
        </w:rPr>
        <w:t>The authors applied SVM</w:t>
      </w:r>
      <w:r>
        <w:rPr>
          <w:rFonts w:ascii="Times New Roman" w:hAnsi="Times New Roman" w:cs="Times New Roman"/>
          <w:sz w:val="24"/>
          <w:szCs w:val="24"/>
        </w:rPr>
        <w:t xml:space="preserve"> (</w:t>
      </w:r>
      <w:r w:rsidRPr="00654393">
        <w:rPr>
          <w:rFonts w:ascii="Times New Roman" w:hAnsi="Times New Roman" w:cs="Times New Roman"/>
          <w:sz w:val="24"/>
          <w:szCs w:val="24"/>
        </w:rPr>
        <w:t>Support Vector Machine algorithm</w:t>
      </w:r>
      <w:r>
        <w:rPr>
          <w:rFonts w:ascii="Times New Roman" w:hAnsi="Times New Roman" w:cs="Times New Roman"/>
          <w:sz w:val="24"/>
          <w:szCs w:val="24"/>
        </w:rPr>
        <w:t>) classifier and Naïve Bayes classifier for implementation</w:t>
      </w:r>
      <w:r w:rsidRPr="00654393">
        <w:rPr>
          <w:rFonts w:ascii="Times New Roman" w:hAnsi="Times New Roman" w:cs="Times New Roman"/>
          <w:sz w:val="24"/>
          <w:szCs w:val="24"/>
        </w:rPr>
        <w:t xml:space="preserve"> and CRF learners to classify sentiments at the sentence level and then investigated several strategies to determine the overall sentiment of the document.</w:t>
      </w:r>
    </w:p>
    <w:p w14:paraId="3D1CCFF8"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study used an emoticon technique as one of the ways of overcoming the domain, time and topic problems so as to find a much larger and diverse amount of general text. For example, users of electronic methods of communication have developed visual cues that are associated with emotional states in an attempt to state the emotion that their (users) text represents.</w:t>
      </w:r>
    </w:p>
    <w:p w14:paraId="15632E65"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he emoticons were used in such a way that the author effectively marked up the text with an emotional state. The marked-up text was used to train the sentiment classifier for example a smile indicates generally positive text and a frown indicate a generally negative text.</w:t>
      </w:r>
    </w:p>
    <w:p w14:paraId="18F78F3E"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emoticon trained classifier performs well (up to 70% accuracy) when predicting the sentiment of article extracts from emoticon datasets. </w:t>
      </w:r>
    </w:p>
    <w:p w14:paraId="6C3EF9FD"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e can apply this study on Facebook data(reactions). This is because people react to posts using emoticons. These emoticons reflect their emotions which need to be analyzed.</w:t>
      </w:r>
    </w:p>
    <w:p w14:paraId="47094F27"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p>
    <w:p w14:paraId="4B2E68E7"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 </w:t>
      </w:r>
    </w:p>
    <w:p w14:paraId="4E7B48AC"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lastRenderedPageBreak/>
        <w:t xml:space="preserve">Text classification using machine learning is a well-studied field </w:t>
      </w:r>
      <w:r w:rsidRPr="006543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ning","given":"Christopher D","non-dropping-particle":"","parse-names":false,"suffix":""}],"id":"ITEM-1","issued":{"date-parts":[["0"]]},"title":"Foundations of Statistical Natural Language Processing","type":"article-journal"},"uris":["http://www.mendeley.com/documents/?uuid=f9afe934-9743-4d86-aaf4-dc1d47fc78d3"]}],"mendeley":{"formattedCitation":"[8]","plainTextFormattedCitation":"[8]","previouslyFormattedCitation":"[8]"},"properties":{"noteIndex":0},"schema":"https://github.com/citation-style-language/schema/raw/master/csl-citation.json"}</w:instrText>
      </w:r>
      <w:r w:rsidRPr="00654393">
        <w:rPr>
          <w:rFonts w:ascii="Times New Roman" w:hAnsi="Times New Roman" w:cs="Times New Roman"/>
          <w:sz w:val="24"/>
          <w:szCs w:val="24"/>
        </w:rPr>
        <w:fldChar w:fldCharType="separate"/>
      </w:r>
      <w:r w:rsidRPr="00A61F4D">
        <w:rPr>
          <w:rFonts w:ascii="Times New Roman" w:hAnsi="Times New Roman" w:cs="Times New Roman"/>
          <w:noProof/>
          <w:sz w:val="24"/>
          <w:szCs w:val="24"/>
        </w:rPr>
        <w:t>[8]</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Pang and Lee </w:t>
      </w:r>
      <w:r w:rsidRPr="006543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g","given":"Bo","non-dropping-particle":"","parse-names":false,"suffix":""},{"dropping-particle":"","family":"Lee","given":"Lillian","non-dropping-particle":"","parse-names":false,"suffix":""},{"dropping-particle":"","family":"Rd","given":"Harry","non-dropping-particle":"","parse-names":false,"suffix":""},{"dropping-particle":"","family":"Jose","given":"San","non-dropping-particle":"","parse-names":false,"suffix":""}],"id":"ITEM-1","issue":"July","issued":{"date-parts":[["2002"]]},"page":"79-86","title":"Thumbs up ? Sentiment Classification using Machine Learning Techniques","type":"article-journal"},"uris":["http://www.mendeley.com/documents/?uuid=3321741c-235d-4a22-ab02-df1fa6e0e273"]}],"mendeley":{"formattedCitation":"[9]","plainTextFormattedCitation":"[9]","previouslyFormattedCitation":"[9]"},"properties":{"noteIndex":0},"schema":"https://github.com/citation-style-language/schema/raw/master/csl-citation.json"}</w:instrText>
      </w:r>
      <w:r w:rsidRPr="00654393">
        <w:rPr>
          <w:rFonts w:ascii="Times New Roman" w:hAnsi="Times New Roman" w:cs="Times New Roman"/>
          <w:sz w:val="24"/>
          <w:szCs w:val="24"/>
        </w:rPr>
        <w:fldChar w:fldCharType="separate"/>
      </w:r>
      <w:r w:rsidRPr="00A61F4D">
        <w:rPr>
          <w:rFonts w:ascii="Times New Roman" w:hAnsi="Times New Roman" w:cs="Times New Roman"/>
          <w:noProof/>
          <w:sz w:val="24"/>
          <w:szCs w:val="24"/>
        </w:rPr>
        <w:t>[9]</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researched the performance of various machine learning techniques (Naive Bayes, maximum entropy, and support vector machines) in the specific domain of movie reviews.</w:t>
      </w:r>
    </w:p>
    <w:p w14:paraId="6A9FD7C2"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tuitions seem to differ as to the difficulty of the sentiment detection problem. However, it seems that distinguishing the positive from the negative is relatively easy for humans, especially to text categorization.</w:t>
      </w:r>
    </w:p>
    <w:p w14:paraId="11250F30"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dicators of the positive and negative sentiments were used so as to classify the various sentiment texts into categorizations of positive and negative. Bo Pang and Lillian Lee [10] used machine learning methods to implement the classifier such as Naïve Bayes approach, maximum Entropy and Support vector machines. To enhance the implementation, other bag-of-features were used to implement the machine learning algorithms through pre-defining a set of features that can appear in a document and predicting the number of times a word appear in a document.</w:t>
      </w:r>
    </w:p>
    <w:p w14:paraId="55C45284"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o Pang and Lillian Lee</w:t>
      </w:r>
      <w:r w:rsidRPr="00654393">
        <w:rPr>
          <w:rFonts w:ascii="Times New Roman" w:hAnsi="Times New Roman" w:cs="Times New Roman"/>
          <w:sz w:val="24"/>
          <w:szCs w:val="24"/>
        </w:rPr>
        <w:t xml:space="preserve"> were able to achieve an accuracy of 82.9% using SVM with a unigram model.</w:t>
      </w:r>
      <w:r>
        <w:rPr>
          <w:rFonts w:ascii="Times New Roman" w:hAnsi="Times New Roman" w:cs="Times New Roman"/>
          <w:sz w:val="24"/>
          <w:szCs w:val="24"/>
        </w:rPr>
        <w:t xml:space="preserve"> However, the fact of individuals coming up with the best set of keywords to be used as indicators was non-trivial and we suggest that it is worthwhile to explore </w:t>
      </w:r>
      <w:proofErr w:type="gramStart"/>
      <w:r>
        <w:rPr>
          <w:rFonts w:ascii="Times New Roman" w:hAnsi="Times New Roman" w:cs="Times New Roman"/>
          <w:sz w:val="24"/>
          <w:szCs w:val="24"/>
        </w:rPr>
        <w:t>corpus based</w:t>
      </w:r>
      <w:proofErr w:type="gramEnd"/>
      <w:r>
        <w:rPr>
          <w:rFonts w:ascii="Times New Roman" w:hAnsi="Times New Roman" w:cs="Times New Roman"/>
          <w:sz w:val="24"/>
          <w:szCs w:val="24"/>
        </w:rPr>
        <w:t xml:space="preserve"> techniques, rather than relying on prior intuitions, to select good indicator features and to perform sentiment classification in general.</w:t>
      </w:r>
    </w:p>
    <w:p w14:paraId="679E86FD"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 can use machine learning techniques mentioned in the above research to design a classifier that can categorize sentiment text into positive, negative and neutral segments.  </w:t>
      </w:r>
    </w:p>
    <w:p w14:paraId="47AD8D79"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p>
    <w:p w14:paraId="68193492" w14:textId="77777777" w:rsidR="00BC2CA7" w:rsidRPr="00654393" w:rsidRDefault="00BC2CA7" w:rsidP="00BC2CA7">
      <w:pPr>
        <w:pStyle w:val="Default"/>
      </w:pPr>
      <w:r>
        <w:t>T</w:t>
      </w:r>
      <w:r w:rsidRPr="00654393">
        <w:t>he</w:t>
      </w:r>
      <w:r>
        <w:t>re are</w:t>
      </w:r>
      <w:r w:rsidRPr="00654393">
        <w:t xml:space="preserve"> present trends of cryptocurrency by means of Text Mining and comparative study of</w:t>
      </w:r>
      <w:r>
        <w:t xml:space="preserve"> different algorithms such as; capturing of data, Data Processing, Sentiment Classification, Sentiment Polarity and</w:t>
      </w:r>
      <w:r w:rsidRPr="00654393">
        <w:t xml:space="preserve"> Visualization by different Techniques. With help of application interfaces (A</w:t>
      </w:r>
      <w:r>
        <w:t xml:space="preserve">pplication </w:t>
      </w:r>
      <w:r w:rsidRPr="00654393">
        <w:t>P</w:t>
      </w:r>
      <w:r>
        <w:t xml:space="preserve">rogramming </w:t>
      </w:r>
      <w:r w:rsidRPr="00654393">
        <w:t>I</w:t>
      </w:r>
      <w:r>
        <w:t>nterface</w:t>
      </w:r>
      <w:r w:rsidRPr="00654393">
        <w:t>), social media data of Facebook and twitter data usin</w:t>
      </w:r>
      <w:r>
        <w:t>g API’s and procedure was captured and used as datasets.</w:t>
      </w:r>
    </w:p>
    <w:p w14:paraId="2A02A82C" w14:textId="207C4A47" w:rsidR="00BC2CA7" w:rsidRPr="00654393" w:rsidRDefault="00BC2CA7" w:rsidP="00BC2CA7">
      <w:pPr>
        <w:rPr>
          <w:rFonts w:ascii="Times New Roman" w:hAnsi="Times New Roman" w:cs="Times New Roman"/>
          <w:sz w:val="24"/>
          <w:szCs w:val="24"/>
        </w:rPr>
      </w:pPr>
      <w:r w:rsidRPr="00654393">
        <w:rPr>
          <w:rFonts w:ascii="Times New Roman" w:hAnsi="Times New Roman" w:cs="Times New Roman"/>
          <w:sz w:val="24"/>
          <w:szCs w:val="24"/>
        </w:rPr>
        <w:t>Sentimental Analysis procedure for Present trends of Cryptocurrency and Comparative study of different algorithms such as Naïve Bayes, SVM</w:t>
      </w:r>
      <w:r>
        <w:rPr>
          <w:rFonts w:ascii="Times New Roman" w:hAnsi="Times New Roman" w:cs="Times New Roman"/>
          <w:sz w:val="24"/>
          <w:szCs w:val="24"/>
        </w:rPr>
        <w:t xml:space="preserve"> was implemented for the classifier. The implementation</w:t>
      </w:r>
      <w:r w:rsidRPr="00654393">
        <w:rPr>
          <w:rFonts w:ascii="Times New Roman" w:hAnsi="Times New Roman" w:cs="Times New Roman"/>
          <w:sz w:val="24"/>
          <w:szCs w:val="24"/>
        </w:rPr>
        <w:t xml:space="preserve"> also includes Classification methods for Sentimental analysis such as Machine Learning Based method, Lexicon Based method, Hybrid Based method and the features of senti</w:t>
      </w:r>
      <w:r>
        <w:rPr>
          <w:rFonts w:ascii="Times New Roman" w:hAnsi="Times New Roman" w:cs="Times New Roman"/>
          <w:sz w:val="24"/>
          <w:szCs w:val="24"/>
        </w:rPr>
        <w:t>ment classification methods with research background of</w:t>
      </w:r>
      <w:r w:rsidRPr="00654393">
        <w:rPr>
          <w:rFonts w:ascii="Times New Roman" w:hAnsi="Times New Roman" w:cs="Times New Roman"/>
          <w:sz w:val="24"/>
          <w:szCs w:val="24"/>
        </w:rPr>
        <w:t xml:space="preserve"> machine learning approach, N-gram Sentimental Analysis</w:t>
      </w:r>
      <w:r>
        <w:rPr>
          <w:rFonts w:ascii="Times New Roman" w:hAnsi="Times New Roman" w:cs="Times New Roman"/>
          <w:sz w:val="24"/>
          <w:szCs w:val="24"/>
        </w:rPr>
        <w:t>, Ruled</w:t>
      </w:r>
      <w:r w:rsidRPr="00654393">
        <w:rPr>
          <w:rFonts w:ascii="Times New Roman" w:hAnsi="Times New Roman" w:cs="Times New Roman"/>
          <w:sz w:val="24"/>
          <w:szCs w:val="24"/>
        </w:rPr>
        <w:t xml:space="preserve"> and Lexical approaches, Maximum Entropy Classifier, support vector mac</w:t>
      </w:r>
      <w:r>
        <w:rPr>
          <w:rFonts w:ascii="Times New Roman" w:hAnsi="Times New Roman" w:cs="Times New Roman"/>
          <w:sz w:val="24"/>
          <w:szCs w:val="24"/>
        </w:rPr>
        <w:t>hine and Naive Bayes Method.  The conclusion was</w:t>
      </w:r>
      <w:r w:rsidRPr="00654393">
        <w:rPr>
          <w:rFonts w:ascii="Times New Roman" w:hAnsi="Times New Roman" w:cs="Times New Roman"/>
          <w:sz w:val="24"/>
          <w:szCs w:val="24"/>
        </w:rPr>
        <w:t xml:space="preserve"> that the machine learning methods such as Support vector mac</w:t>
      </w:r>
      <w:r>
        <w:rPr>
          <w:rFonts w:ascii="Times New Roman" w:hAnsi="Times New Roman" w:cs="Times New Roman"/>
          <w:sz w:val="24"/>
          <w:szCs w:val="24"/>
        </w:rPr>
        <w:t>hine, Maximum Entropy and Naive Bayes Methods were</w:t>
      </w:r>
      <w:r w:rsidRPr="00654393">
        <w:rPr>
          <w:rFonts w:ascii="Times New Roman" w:hAnsi="Times New Roman" w:cs="Times New Roman"/>
          <w:sz w:val="24"/>
          <w:szCs w:val="24"/>
        </w:rPr>
        <w:t xml:space="preserve"> more efficient and</w:t>
      </w:r>
      <w:r>
        <w:rPr>
          <w:rFonts w:ascii="Times New Roman" w:hAnsi="Times New Roman" w:cs="Times New Roman"/>
          <w:sz w:val="24"/>
          <w:szCs w:val="24"/>
        </w:rPr>
        <w:t xml:space="preserve"> semantic analysis of text made</w:t>
      </w:r>
      <w:r w:rsidRPr="00654393">
        <w:rPr>
          <w:rFonts w:ascii="Times New Roman" w:hAnsi="Times New Roman" w:cs="Times New Roman"/>
          <w:sz w:val="24"/>
          <w:szCs w:val="24"/>
        </w:rPr>
        <w:t xml:space="preserve"> process easier while doing sentim</w:t>
      </w:r>
      <w:r>
        <w:rPr>
          <w:rFonts w:ascii="Times New Roman" w:hAnsi="Times New Roman" w:cs="Times New Roman"/>
          <w:sz w:val="24"/>
          <w:szCs w:val="24"/>
        </w:rPr>
        <w:t>ental analysis of social media.</w:t>
      </w:r>
      <w:r w:rsidR="00E23EF5">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Bhargava","given":"Mandava Geetha","non-dropping-particle":"","parse-names":false,"suffix":""},{"dropping-particle":"","family":"Rao","given":"Duvvada Rajeswara","non-dropping-particle":"","parse-names":false,"suffix":""}],"id":"ITEM-1","issued":{"date-parts":[["2018"]]},"page":"80-84","title":"Sentimental analysis on social media data using R programming","type":"article-journal","volume":"7"},"uris":["http://www.mendeley.com/documents/?uuid=1319b154-e921-490f-8216-b04b3bf5dd61"]}],"mendeley":{"formattedCitation":"[10]","plainTextFormattedCitation":"[10]","previouslyFormattedCitation":"[10]"},"properties":{"noteIndex":0},"schema":"https://github.com/citation-style-language/schema/raw/master/csl-citation.json"}</w:instrText>
      </w:r>
      <w:r w:rsidR="00E23EF5">
        <w:rPr>
          <w:rFonts w:ascii="Times New Roman" w:hAnsi="Times New Roman" w:cs="Times New Roman"/>
          <w:sz w:val="24"/>
          <w:szCs w:val="24"/>
        </w:rPr>
        <w:fldChar w:fldCharType="separate"/>
      </w:r>
      <w:r w:rsidR="00E23EF5" w:rsidRPr="00E23EF5">
        <w:rPr>
          <w:rFonts w:ascii="Times New Roman" w:hAnsi="Times New Roman" w:cs="Times New Roman"/>
          <w:noProof/>
          <w:sz w:val="24"/>
          <w:szCs w:val="24"/>
        </w:rPr>
        <w:t>[10]</w:t>
      </w:r>
      <w:r w:rsidR="00E23EF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A5F60"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p>
    <w:p w14:paraId="1A29B2FB" w14:textId="4BC9C2D5" w:rsidR="00BC2CA7" w:rsidRPr="0095700A" w:rsidRDefault="00BC2CA7" w:rsidP="00BC2CA7">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 xml:space="preserve">In </w:t>
      </w:r>
      <w:r w:rsidR="002E013F">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Christopher D. Manning","given":"Hinrich Schutze","non-dropping-particle":"","parse-names":false,"suffix":""}],"id":"ITEM-1","issued":{"date-parts":[["0"]]},"title":"cs511-1.pdf","type":"article-journal"},"uris":["http://www.mendeley.com/documents/?uuid=565a4073-2091-4ee8-aa1e-952e9037a093"]}],"mendeley":{"formattedCitation":"[11]","plainTextFormattedCitation":"[11]"},"properties":{"noteIndex":0},"schema":"https://github.com/citation-style-language/schema/raw/master/csl-citation.json"}</w:instrText>
      </w:r>
      <w:r w:rsidR="002E013F">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1]</w:t>
      </w:r>
      <w:r w:rsidR="002E013F">
        <w:rPr>
          <w:rFonts w:ascii="Times New Roman" w:hAnsi="Times New Roman" w:cs="Times New Roman"/>
          <w:sz w:val="24"/>
          <w:szCs w:val="24"/>
        </w:rPr>
        <w:fldChar w:fldCharType="end"/>
      </w:r>
      <w:bookmarkStart w:id="0" w:name="_GoBack"/>
      <w:bookmarkEnd w:id="0"/>
      <w:r w:rsidRPr="0095700A">
        <w:rPr>
          <w:rFonts w:ascii="Times New Roman" w:hAnsi="Times New Roman" w:cs="Times New Roman"/>
          <w:sz w:val="24"/>
          <w:szCs w:val="24"/>
        </w:rPr>
        <w:t xml:space="preserve">, the authors use web-blogs to construct a </w:t>
      </w:r>
      <w:proofErr w:type="gramStart"/>
      <w:r w:rsidRPr="0095700A">
        <w:rPr>
          <w:rFonts w:ascii="Times New Roman" w:hAnsi="Times New Roman" w:cs="Times New Roman"/>
          <w:sz w:val="24"/>
          <w:szCs w:val="24"/>
        </w:rPr>
        <w:t>corpora</w:t>
      </w:r>
      <w:proofErr w:type="gramEnd"/>
      <w:r w:rsidRPr="0095700A">
        <w:rPr>
          <w:rFonts w:ascii="Times New Roman" w:hAnsi="Times New Roman" w:cs="Times New Roman"/>
          <w:sz w:val="24"/>
          <w:szCs w:val="24"/>
        </w:rPr>
        <w:t xml:space="preserve"> for sentiment analysis and use emotion icons assigned to blog posts as indicators of users’ mood.</w:t>
      </w:r>
    </w:p>
    <w:p w14:paraId="4CC3F723" w14:textId="77777777" w:rsidR="00BC2CA7" w:rsidRPr="0095700A" w:rsidRDefault="00BC2CA7" w:rsidP="00BC2CA7">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The authors applied SVM and CRF learners to classify sentiments at the sentence level and then investigated several strategies to determine the overall sentiment of the document.</w:t>
      </w:r>
    </w:p>
    <w:p w14:paraId="14ECDD26" w14:textId="77777777" w:rsidR="00BC2CA7" w:rsidRDefault="00BC2CA7" w:rsidP="00BC2CA7">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As the result, the winning strategy is defined by considering the sentiment of the last sentence of the document as the sentiment.</w:t>
      </w:r>
    </w:p>
    <w:p w14:paraId="5DECAFB4" w14:textId="77777777" w:rsidR="00BC2CA7" w:rsidRPr="0095700A" w:rsidRDefault="00BC2CA7" w:rsidP="00BC2CA7">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e cannot apply their method because they only considered last sentences. This leaves out the beginning and the middle sentences which may affect the classification of the whole data at large hence not giving the real attitude towards that post.</w:t>
      </w:r>
    </w:p>
    <w:p w14:paraId="5C1D6F5F" w14:textId="77777777" w:rsidR="00BC2CA7" w:rsidRPr="00654393" w:rsidRDefault="00BC2CA7" w:rsidP="00BC2CA7">
      <w:pPr>
        <w:rPr>
          <w:rFonts w:ascii="Times New Roman" w:hAnsi="Times New Roman" w:cs="Times New Roman"/>
          <w:color w:val="333333"/>
          <w:spacing w:val="1"/>
          <w:sz w:val="24"/>
          <w:szCs w:val="24"/>
          <w:shd w:val="clear" w:color="auto" w:fill="FCFCFC"/>
        </w:rPr>
      </w:pPr>
    </w:p>
    <w:p w14:paraId="70466753" w14:textId="38E33AE8" w:rsidR="00BC2CA7" w:rsidRPr="00654393" w:rsidRDefault="00F65F6F" w:rsidP="00BC2CA7">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is</w:t>
      </w:r>
      <w:r w:rsidR="00BC2CA7">
        <w:rPr>
          <w:rFonts w:ascii="Times New Roman" w:hAnsi="Times New Roman" w:cs="Times New Roman"/>
          <w:color w:val="000000"/>
          <w:sz w:val="24"/>
          <w:szCs w:val="24"/>
          <w:shd w:val="clear" w:color="auto" w:fill="FFFFFF"/>
        </w:rPr>
        <w:t xml:space="preserve"> [4]</w:t>
      </w:r>
      <w:r w:rsidR="00BC2CA7" w:rsidRPr="00654393">
        <w:rPr>
          <w:rFonts w:ascii="Times New Roman" w:hAnsi="Times New Roman" w:cs="Times New Roman"/>
          <w:color w:val="000000"/>
          <w:sz w:val="24"/>
          <w:szCs w:val="24"/>
          <w:shd w:val="clear" w:color="auto" w:fill="FFFFFF"/>
        </w:rPr>
        <w:t xml:space="preserve"> focused on performing effective Sentimental analysis and Opinion mining of Web reviews using various rule-base</w:t>
      </w:r>
      <w:r w:rsidR="00BC2CA7">
        <w:rPr>
          <w:rFonts w:ascii="Times New Roman" w:hAnsi="Times New Roman" w:cs="Times New Roman"/>
          <w:color w:val="000000"/>
          <w:sz w:val="24"/>
          <w:szCs w:val="24"/>
          <w:shd w:val="clear" w:color="auto" w:fill="FFFFFF"/>
        </w:rPr>
        <w:t xml:space="preserve">d machine learning algorithms. </w:t>
      </w:r>
      <w:proofErr w:type="spellStart"/>
      <w:r w:rsidR="00BC2CA7" w:rsidRPr="00654393">
        <w:rPr>
          <w:rFonts w:ascii="Times New Roman" w:hAnsi="Times New Roman" w:cs="Times New Roman"/>
          <w:color w:val="000000"/>
          <w:sz w:val="24"/>
          <w:szCs w:val="24"/>
          <w:shd w:val="clear" w:color="auto" w:fill="FFFFFF"/>
        </w:rPr>
        <w:t>SentiWordNet</w:t>
      </w:r>
      <w:proofErr w:type="spellEnd"/>
      <w:r w:rsidR="00BC2CA7" w:rsidRPr="00654393">
        <w:rPr>
          <w:rFonts w:ascii="Times New Roman" w:hAnsi="Times New Roman" w:cs="Times New Roman"/>
          <w:color w:val="000000"/>
          <w:sz w:val="24"/>
          <w:szCs w:val="24"/>
          <w:shd w:val="clear" w:color="auto" w:fill="FFFFFF"/>
        </w:rPr>
        <w:t xml:space="preserve"> that generates score count words into one of the seven categories like strong-positive, positive, weak-positive, neutral, weak-negative, negative and strong-negative words was used. The proposed approach was experimented on online books and political reviews and demonstrates the efficacy through Kappa measures, which has a higher accuracy of 97.4 % and lower error rate. Weighted average of different accuracy measures like Precision, Recall, and TP-Rate depicts higher efficiency rate and lower FP-Rate. Comparative experiments on various rule -based machine learning algorithms have been performed through a Ten-Fold cross validation training model for sentiment classification. [4]</w:t>
      </w:r>
      <w:r w:rsidR="00BC2CA7">
        <w:rPr>
          <w:rFonts w:ascii="Times New Roman" w:hAnsi="Times New Roman" w:cs="Times New Roman"/>
          <w:color w:val="000000"/>
          <w:sz w:val="24"/>
          <w:szCs w:val="24"/>
          <w:shd w:val="clear" w:color="auto" w:fill="FFFFFF"/>
        </w:rPr>
        <w:t>.                                                                                                           We can use this method to generate a general summary of number of people who react to the posts.</w:t>
      </w:r>
    </w:p>
    <w:p w14:paraId="57F6D6DC" w14:textId="087DA682" w:rsidR="00BC2CA7" w:rsidRDefault="00BC2CA7" w:rsidP="00BC2CA7">
      <w:pPr>
        <w:pStyle w:val="NormalWeb"/>
        <w:spacing w:before="0" w:beforeAutospacing="0" w:after="0" w:afterAutospacing="0"/>
        <w:rPr>
          <w:color w:val="000000"/>
          <w:shd w:val="clear" w:color="auto" w:fill="FFFFFF"/>
        </w:rPr>
      </w:pPr>
      <w:r w:rsidRPr="00654393">
        <w:rPr>
          <w:color w:val="000000"/>
          <w:shd w:val="clear" w:color="auto" w:fill="FFFFFF"/>
        </w:rPr>
        <w:t>Micro blogging has become a popular communication tool among internet users.</w:t>
      </w:r>
      <w:r>
        <w:rPr>
          <w:color w:val="000000"/>
          <w:shd w:val="clear" w:color="auto" w:fill="FFFFFF"/>
        </w:rPr>
        <w:fldChar w:fldCharType="begin" w:fldLock="1"/>
      </w:r>
      <w:r w:rsidR="002E013F">
        <w:rPr>
          <w:color w:val="000000"/>
          <w:shd w:val="clear" w:color="auto" w:fill="FFFFFF"/>
        </w:rPr>
        <w:instrText>ADDIN CSL_CITATION {"citationItems":[{"id":"ITEM-1","itemData":{"author":[{"dropping-particle":"","family":"Pak","given":"Alexander","non-dropping-particle":"","parse-names":false,"suffix":""},{"dropping-particle":"","family":"Paroubek","given":"Patrick","non-dropping-particle":"","parse-names":false,"suffix":""}],"id":"ITEM-1","issued":{"date-parts":[["0"]]},"page":"23","title":"Twitter as a Corpus for Sentiment Analysis and Opinion Mining","type":"article-journal"},"uris":["http://www.mendeley.com/documents/?uuid=ba69b2ef-9f92-475a-93b4-0174ec77226d"]}],"mendeley":{"formattedCitation":"[12]","plainTextFormattedCitation":"[12]","previouslyFormattedCitation":"[11]"},"properties":{"noteIndex":0},"schema":"https://github.com/citation-style-language/schema/raw/master/csl-citation.json"}</w:instrText>
      </w:r>
      <w:r>
        <w:rPr>
          <w:color w:val="000000"/>
          <w:shd w:val="clear" w:color="auto" w:fill="FFFFFF"/>
        </w:rPr>
        <w:fldChar w:fldCharType="separate"/>
      </w:r>
      <w:r w:rsidR="002E013F" w:rsidRPr="002E013F">
        <w:rPr>
          <w:noProof/>
          <w:color w:val="000000"/>
          <w:shd w:val="clear" w:color="auto" w:fill="FFFFFF"/>
        </w:rPr>
        <w:t>[12]</w:t>
      </w:r>
      <w:r>
        <w:rPr>
          <w:color w:val="000000"/>
          <w:shd w:val="clear" w:color="auto" w:fill="FFFFFF"/>
        </w:rPr>
        <w:fldChar w:fldCharType="end"/>
      </w:r>
      <w:r w:rsidRPr="00654393">
        <w:rPr>
          <w:color w:val="000000"/>
          <w:shd w:val="clear" w:color="auto" w:fill="FFFFFF"/>
        </w:rPr>
        <w:t xml:space="preserve"> Therefore, micro blogging websites are a rich source for opinion mining and sentimental analysis. Because micro blogging has appeared recently, there are a few </w:t>
      </w:r>
      <w:proofErr w:type="gramStart"/>
      <w:r w:rsidRPr="00654393">
        <w:rPr>
          <w:color w:val="000000"/>
          <w:shd w:val="clear" w:color="auto" w:fill="FFFFFF"/>
        </w:rPr>
        <w:t>research</w:t>
      </w:r>
      <w:proofErr w:type="gramEnd"/>
      <w:r w:rsidRPr="00654393">
        <w:rPr>
          <w:color w:val="000000"/>
          <w:shd w:val="clear" w:color="auto" w:fill="FFFFFF"/>
        </w:rPr>
        <w:t xml:space="preserve"> works that were devoted to this topic.</w:t>
      </w:r>
      <w:r>
        <w:rPr>
          <w:color w:val="000000"/>
          <w:shd w:val="clear" w:color="auto" w:fill="FFFFFF"/>
        </w:rPr>
        <w:t xml:space="preserve"> </w:t>
      </w:r>
    </w:p>
    <w:p w14:paraId="339D8B91" w14:textId="469C3CC6" w:rsidR="00BC2CA7" w:rsidRDefault="00BC2CA7" w:rsidP="00BC2CA7">
      <w:pPr>
        <w:pStyle w:val="NormalWeb"/>
        <w:spacing w:before="0" w:beforeAutospacing="0" w:after="0" w:afterAutospacing="0"/>
      </w:pPr>
      <w:r w:rsidRPr="00A61F4D">
        <w:t>Pak, Alexander</w:t>
      </w:r>
      <w:r>
        <w:t xml:space="preserve"> </w:t>
      </w:r>
      <w:proofErr w:type="spellStart"/>
      <w:r w:rsidRPr="00A61F4D">
        <w:t>Paroubek</w:t>
      </w:r>
      <w:proofErr w:type="spellEnd"/>
      <w:r>
        <w:t xml:space="preserve"> and</w:t>
      </w:r>
      <w:r w:rsidRPr="00A61F4D">
        <w:t xml:space="preserve"> Patrick</w:t>
      </w:r>
      <w:r>
        <w:t xml:space="preserve"> </w:t>
      </w:r>
      <w:r>
        <w:fldChar w:fldCharType="begin" w:fldLock="1"/>
      </w:r>
      <w:r w:rsidR="002E013F">
        <w:instrText>ADDIN CSL_CITATION {"citationItems":[{"id":"ITEM-1","itemData":{"author":[{"dropping-particle":"","family":"Pak","given":"Alexander","non-dropping-particle":"","parse-names":false,"suffix":""},{"dropping-particle":"","family":"Paroubek","given":"Patrick","non-dropping-particle":"","parse-names":false,"suffix":""}],"id":"ITEM-1","issued":{"date-parts":[["0"]]},"page":"23","title":"Twitter as a Corpus for Sentiment Analysis and Opinion Mining","type":"article-journal"},"uris":["http://www.mendeley.com/documents/?uuid=ba69b2ef-9f92-475a-93b4-0174ec77226d"]}],"mendeley":{"formattedCitation":"[12]","plainTextFormattedCitation":"[12]","previouslyFormattedCitation":"[11]"},"properties":{"noteIndex":0},"schema":"https://github.com/citation-style-language/schema/raw/master/csl-citation.json"}</w:instrText>
      </w:r>
      <w:r>
        <w:fldChar w:fldCharType="separate"/>
      </w:r>
      <w:r w:rsidR="002E013F" w:rsidRPr="002E013F">
        <w:rPr>
          <w:noProof/>
        </w:rPr>
        <w:t>[12]</w:t>
      </w:r>
      <w:r>
        <w:fldChar w:fldCharType="end"/>
      </w:r>
      <w:r w:rsidRPr="00654393">
        <w:rPr>
          <w:color w:val="000000"/>
          <w:shd w:val="clear" w:color="auto" w:fill="FFFFFF"/>
        </w:rPr>
        <w:t xml:space="preserve"> focuse</w:t>
      </w:r>
      <w:r>
        <w:rPr>
          <w:color w:val="000000"/>
          <w:shd w:val="clear" w:color="auto" w:fill="FFFFFF"/>
        </w:rPr>
        <w:t>d</w:t>
      </w:r>
      <w:r w:rsidRPr="00654393">
        <w:rPr>
          <w:color w:val="000000"/>
          <w:shd w:val="clear" w:color="auto" w:fill="FFFFFF"/>
        </w:rPr>
        <w:t xml:space="preserve"> on using twitter the most common micro blogging platform, for the task of sentimental analysis.</w:t>
      </w:r>
      <w:r>
        <w:rPr>
          <w:color w:val="000000"/>
          <w:shd w:val="clear" w:color="auto" w:fill="FFFFFF"/>
        </w:rPr>
        <w:t xml:space="preserve"> </w:t>
      </w:r>
      <w:r>
        <w:t>They</w:t>
      </w:r>
      <w:r w:rsidRPr="00654393">
        <w:t xml:space="preserve"> show how to automatically collect a corpus for sentiment analysis and opinion mining purposes. They perform linguistic analysis of the collected corpus and explain discovered phenomena. Using the corpus, they build a sentiment classifier that is able to determine positive, negative and neutral sentiments for a document. Experimental evaluations show that their proposed techniques are efficient and perform better than previously proposed methods. In this research, they worked with English; however, the proposed technique can be used with any other language.</w:t>
      </w:r>
      <w:r w:rsidRPr="00654393">
        <w:rPr>
          <w:color w:val="000000"/>
          <w:shd w:val="clear" w:color="auto" w:fill="FFFFFF"/>
        </w:rPr>
        <w:t xml:space="preserve"> </w:t>
      </w:r>
      <w:r w:rsidRPr="00654393">
        <w:t>Using Twitter API, they collected a corpus of text posts and formed a dataset of three classes: positive sentiments, negative sentiments, and a set of objective texts (no sentiments).</w:t>
      </w:r>
      <w:r w:rsidRPr="00654393">
        <w:rPr>
          <w:color w:val="000000"/>
          <w:shd w:val="clear" w:color="auto" w:fill="FFFFFF"/>
        </w:rPr>
        <w:t xml:space="preserve"> </w:t>
      </w:r>
      <w:r w:rsidRPr="00654393">
        <w:t>The two types of collected corpora were used to train a classifier to recognize positive and negative sentiments.</w:t>
      </w:r>
      <w:r w:rsidRPr="00654393">
        <w:rPr>
          <w:color w:val="000000"/>
          <w:shd w:val="clear" w:color="auto" w:fill="FFFFFF"/>
        </w:rPr>
        <w:t xml:space="preserve"> </w:t>
      </w:r>
      <w:r w:rsidRPr="00654393">
        <w:t>In order to collect a corpus of objective posts, they retrieved text messages from Twitter accounts of popular newspapers and magazines, such as “New York Times”, “Washington Posts” etc. They queried accounts of 44 newspapers to collect a training set of objective texts.</w:t>
      </w:r>
    </w:p>
    <w:p w14:paraId="577F053B" w14:textId="6AE57FC5" w:rsidR="00BC2CA7" w:rsidRPr="00654393" w:rsidRDefault="00BC2CA7" w:rsidP="00E23EF5">
      <w:pPr>
        <w:pStyle w:val="NormalWeb"/>
        <w:spacing w:before="0" w:beforeAutospacing="0" w:after="0" w:afterAutospacing="0"/>
      </w:pPr>
      <w:r>
        <w:t>We can use the above study to design a classifier that is able to determine positive, negative and neutral segments for reactions to Facebook posts.</w:t>
      </w:r>
    </w:p>
    <w:p w14:paraId="3EF89DC6" w14:textId="41013A74"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The impact of a politician’s speech can now be monitored real-time by the help of current studies</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DOI":"10.1109/ASONAM.2011.85","ISBN":"9780769543758","author":[{"dropping-particle":"","family":"Younus","given":"Arjumand","non-dropping-particle":"","parse-names":false,"suffix":""},{"dropping-particle":"","family":"Azam","given":"Muhammad","non-dropping-particle":"","parse-names":false,"suffix":""},{"dropping-particle":"","family":"Saeed","given":"Muhammad","non-dropping-particle":"","parse-names":false,"suffix":""}],"id":"ITEM-1","issued":{"date-parts":[["2011"]]},"page":"618-623","title":"What do the Average Twitterers Say : a Twitter Model for Public Opinion Analysis in the Face of Major Political Events","type":"article-journal"},"uris":["http://www.mendeley.com/documents/?uuid=b918ea07-266f-4e3a-b8b7-c24c4d579cc2"]}],"mendeley":{"formattedCitation":"[13]","plainTextFormattedCitation":"[13]","previouslyFormattedCitation":"[12]"},"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3]</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For example, the researches on Arabic Spring and the effect of social media on the Tunisian case </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DOI":"10.1109/ASONAM.2011.85","ISBN":"9780769543758","author":[{"dropping-particle":"","family":"Younus","given":"Arjumand","non-dropping-particle":"","parse-names":false,"suffix":""},{"dropping-particle":"","family":"Azam","given":"Muhammad","non-dropping-particle":"","parse-names":false,"suffix":""},{"dropping-particle":"","family":"Saeed","given":"Muhammad","non-dropping-particle":"","parse-names":false,"suffix":""}],"id":"ITEM-1","issued":{"date-parts":[["2011"]]},"page":"618-623","title":"What do the Average Twitterers Say : a Twitter Model for Public Opinion Analysis in the Face of Major Political Events","type":"article-journal"},"uris":["http://www.mendeley.com/documents/?uuid=b918ea07-266f-4e3a-b8b7-c24c4d579cc2"]}],"mendeley":{"formattedCitation":"[13]","plainTextFormattedCitation":"[13]","previouslyFormattedCitation":"[12]"},"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3]</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or French Presidential Election and social media research [10] or Iran Green Movement from the twitter data </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DOI":"10.1109/ASONAM.2010.75","ISBN":"9780769541389","author":[{"dropping-particle":"","family":"Khonsari","given":"Kaveh Ketabchi","non-dropping-particle":"","parse-names":false,"suffix":""},{"dropping-particle":"","family":"Fathalian","given":"Ali","non-dropping-particle":"","parse-names":false,"suffix":""}],"id":"ITEM-1","issued":{"date-parts":[["2010"]]},"page":"414-415","title":"Social Network Analysis of Iran ’ s Green Movement Opposition Groups using Twitter","type":"article-journal"},"uris":["http://www.mendeley.com/documents/?uuid=618da861-9928-4676-9658-ea37a2e3bb57"]}],"mendeley":{"formattedCitation":"[14]","plainTextFormattedCitation":"[14]","previouslyFormattedCitation":"[13]"},"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4]</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or research on UK 2010 election and effect of social media </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Seker","given":"Sadi Evren","non-dropping-particle":"","parse-names":false,"suffix":""}],"id":"ITEM-1","issued":{"date-parts":[["0"]]},"title":"Sentimental Analysis on Turkish Blogs via Ensemble Classifier","type":"article-journal"},"uris":["http://www.mendeley.com/documents/?uuid=96c6f88c-7d79-4f3b-82c7-549b6daa7f4c"]}],"mendeley":{"formattedCitation":"[15]","plainTextFormattedCitation":"[15]","previouslyFormattedCitation":"[14]"},"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5]</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are only a few researches on the topic.</w:t>
      </w:r>
    </w:p>
    <w:p w14:paraId="62C979A3" w14:textId="058DAF4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In most of the researches, the data is collected from the social media like Twitter [9-12] or Facebook </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Seker","given":"Sadi Evren","non-dropping-particle":"","parse-names":false,"suffix":""}],"id":"ITEM-1","issued":{"date-parts":[["0"]]},"title":"Sentimental versus Impact of Blogs","type":"article-journal"},"uris":["http://www.mendeley.com/documents/?uuid=a49c97f2-969d-4075-a6dd-c0ab89af61d7"]}],"mendeley":{"formattedCitation":"[16]","plainTextFormattedCitation":"[16]","previouslyFormattedCitation":"[15]"},"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6]</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or e-learning environments mixed with social networks [14]. All of these studies </w:t>
      </w:r>
      <w:r w:rsidRPr="00654393">
        <w:rPr>
          <w:rFonts w:ascii="Times New Roman" w:hAnsi="Times New Roman" w:cs="Times New Roman"/>
          <w:sz w:val="24"/>
          <w:szCs w:val="24"/>
        </w:rPr>
        <w:lastRenderedPageBreak/>
        <w:t xml:space="preserve">have a text mining part. </w:t>
      </w:r>
      <w:proofErr w:type="spellStart"/>
      <w:r w:rsidRPr="00654393">
        <w:rPr>
          <w:rFonts w:ascii="Times New Roman" w:hAnsi="Times New Roman" w:cs="Times New Roman"/>
          <w:sz w:val="24"/>
          <w:szCs w:val="24"/>
        </w:rPr>
        <w:t>Zhai</w:t>
      </w:r>
      <w:proofErr w:type="spellEnd"/>
      <w:r w:rsidRPr="00654393">
        <w:rPr>
          <w:rFonts w:ascii="Times New Roman" w:hAnsi="Times New Roman" w:cs="Times New Roman"/>
          <w:sz w:val="24"/>
          <w:szCs w:val="24"/>
        </w:rPr>
        <w:t xml:space="preserve"> </w:t>
      </w:r>
      <w:r w:rsidRPr="006543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g","given":"Bo","non-dropping-particle":"","parse-names":false,"suffix":""},{"dropping-particle":"","family":"Lee","given":"Lillian","non-dropping-particle":"","parse-names":false,"suffix":""},{"dropping-particle":"","family":"Rd","given":"Harry","non-dropping-particle":"","parse-names":false,"suffix":""},{"dropping-particle":"","family":"Jose","given":"San","non-dropping-particle":"","parse-names":false,"suffix":""}],"id":"ITEM-1","issue":"July","issued":{"date-parts":[["2002"]]},"page":"79-86","title":"Thumbs up ? Sentiment Classification using Machine Learning Techniques","type":"article-journal"},"uris":["http://www.mendeley.com/documents/?uuid=3321741c-235d-4a22-ab02-df1fa6e0e273"]}],"mendeley":{"formattedCitation":"[9]","plainTextFormattedCitation":"[9]","previouslyFormattedCitation":"[9]"},"properties":{"noteIndex":0},"schema":"https://github.com/citation-style-language/schema/raw/master/csl-citation.json"}</w:instrText>
      </w:r>
      <w:r w:rsidRPr="00654393">
        <w:rPr>
          <w:rFonts w:ascii="Times New Roman" w:hAnsi="Times New Roman" w:cs="Times New Roman"/>
          <w:sz w:val="24"/>
          <w:szCs w:val="24"/>
        </w:rPr>
        <w:fldChar w:fldCharType="separate"/>
      </w:r>
      <w:r w:rsidRPr="00A61F4D">
        <w:rPr>
          <w:rFonts w:ascii="Times New Roman" w:hAnsi="Times New Roman" w:cs="Times New Roman"/>
          <w:noProof/>
          <w:sz w:val="24"/>
          <w:szCs w:val="24"/>
        </w:rPr>
        <w:t>[9]</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shows that the studies based on TF-IDF has a higher success than suffix tress or n-gram based approaches for Chinese case with the SVM classifier.</w:t>
      </w:r>
    </w:p>
    <w:p w14:paraId="664C51B5"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Some of the researchers prefer using the metrics built on the social network itself. For example, in Twitter, it is possible to get the number of followers and following and such information may be useful to calculate the political views of people depending on who they follow as in UK</w:t>
      </w:r>
    </w:p>
    <w:p w14:paraId="18E77163" w14:textId="2E00FC2D"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Election research </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Seker","given":"Sadi Evren","non-dropping-particle":"","parse-names":false,"suffix":""}],"id":"ITEM-1","issued":{"date-parts":[["0"]]},"title":"Sentimental Analysis on Turkish Blogs via Ensemble Classifier","type":"article-journal"},"uris":["http://www.mendeley.com/documents/?uuid=96c6f88c-7d79-4f3b-82c7-549b6daa7f4c"]}],"mendeley":{"formattedCitation":"[15]","plainTextFormattedCitation":"[15]","previouslyFormattedCitation":"[14]"},"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5]</w:t>
      </w:r>
      <w:r w:rsidRPr="00654393">
        <w:rPr>
          <w:rFonts w:ascii="Times New Roman" w:hAnsi="Times New Roman" w:cs="Times New Roman"/>
          <w:sz w:val="24"/>
          <w:szCs w:val="24"/>
        </w:rPr>
        <w:fldChar w:fldCharType="end"/>
      </w:r>
      <w:r w:rsidRPr="00654393">
        <w:rPr>
          <w:rFonts w:ascii="Times New Roman" w:hAnsi="Times New Roman" w:cs="Times New Roman"/>
          <w:sz w:val="24"/>
          <w:szCs w:val="24"/>
        </w:rPr>
        <w:t xml:space="preserve"> where the feature extraction is built on the followers or following. Or on some other researches, text mining approaches like bag of words, interjection of </w:t>
      </w:r>
      <w:proofErr w:type="spellStart"/>
      <w:r w:rsidRPr="00654393">
        <w:rPr>
          <w:rFonts w:ascii="Times New Roman" w:hAnsi="Times New Roman" w:cs="Times New Roman"/>
          <w:sz w:val="24"/>
          <w:szCs w:val="24"/>
        </w:rPr>
        <w:t>emotics</w:t>
      </w:r>
      <w:proofErr w:type="spellEnd"/>
      <w:r w:rsidRPr="00654393">
        <w:rPr>
          <w:rFonts w:ascii="Times New Roman" w:hAnsi="Times New Roman" w:cs="Times New Roman"/>
          <w:sz w:val="24"/>
          <w:szCs w:val="24"/>
        </w:rPr>
        <w:t>, part of speech tagging methods are implemented together.</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author":[{"dropping-particle":"","family":"Martín","given":"José M","non-dropping-particle":"","parse-names":false,"suffix":""},{"dropping-particle":"","family":"Ortigosa","given":"Alvaro","non-dropping-particle":"","parse-names":false,"suffix":""},{"dropping-particle":"","family":"Carro","given":"Rosa M","non-dropping-particle":"","parse-names":false,"suffix":""}],"id":"ITEM-1","issued":{"date-parts":[["0"]]},"title":"SentBuk : Sentiment analysis for e-learning environments","type":"article-journal"},"uris":["http://www.mendeley.com/documents/?uuid=bb4363ee-14c5-4a35-a886-64ede78aee22"]}],"mendeley":{"formattedCitation":"[17]","plainTextFormattedCitation":"[17]","previouslyFormattedCitation":"[16]"},"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7]</w:t>
      </w:r>
      <w:r w:rsidRPr="00654393">
        <w:rPr>
          <w:rFonts w:ascii="Times New Roman" w:hAnsi="Times New Roman" w:cs="Times New Roman"/>
          <w:sz w:val="24"/>
          <w:szCs w:val="24"/>
        </w:rPr>
        <w:fldChar w:fldCharType="end"/>
      </w:r>
    </w:p>
    <w:p w14:paraId="28FF74EF"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p>
    <w:p w14:paraId="6B35AA8C"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The TripAdvisor website is a lexical based system used to test if there are biases in lexical sentiment analysis accuracy between reviews authored by males and females. It is concerned with reviewing datasets of hotels and restaurants to contrast the accuracy of lexical sentiment analysis for males and females. However, the findings show that male sentiment is harder to detect because it is less explicit. This came about since there was no evidence that this problem could be solved by gender-specific lexical sentiment analysis.</w:t>
      </w:r>
    </w:p>
    <w:p w14:paraId="04DC9FC5"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Sentiment analysis is used as a black box solution by marketers who see the results of the algorithm used to classify sentiment but are not interested in its details. For example, they may find that 45% of comments about product A are positive in comparison to 25% for product B, concluding that product A is more favorably viewed. Some emotion-related terms, such as love and </w:t>
      </w:r>
      <w:proofErr w:type="spellStart"/>
      <w:r w:rsidRPr="00654393">
        <w:rPr>
          <w:rFonts w:ascii="Times New Roman" w:hAnsi="Times New Roman" w:cs="Times New Roman"/>
          <w:sz w:val="24"/>
          <w:szCs w:val="24"/>
        </w:rPr>
        <w:t>haha</w:t>
      </w:r>
      <w:proofErr w:type="spellEnd"/>
      <w:r w:rsidRPr="00654393">
        <w:rPr>
          <w:rFonts w:ascii="Times New Roman" w:hAnsi="Times New Roman" w:cs="Times New Roman"/>
          <w:sz w:val="24"/>
          <w:szCs w:val="24"/>
        </w:rPr>
        <w:t>, are disproportionately used by one gender. The same is true for some other words and</w:t>
      </w:r>
    </w:p>
    <w:p w14:paraId="1EE9F30E"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linguistic features, such as exclamation marks. </w:t>
      </w:r>
    </w:p>
    <w:p w14:paraId="101E1331"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 xml:space="preserve">The algorithm used here is </w:t>
      </w:r>
      <w:r w:rsidRPr="00654393">
        <w:rPr>
          <w:rFonts w:ascii="Times New Roman" w:hAnsi="Times New Roman" w:cs="Times New Roman"/>
          <w:b/>
          <w:sz w:val="24"/>
          <w:szCs w:val="24"/>
        </w:rPr>
        <w:t>SentiStrength</w:t>
      </w:r>
      <w:r w:rsidRPr="00654393">
        <w:rPr>
          <w:rFonts w:ascii="Times New Roman" w:hAnsi="Times New Roman" w:cs="Times New Roman"/>
          <w:sz w:val="24"/>
          <w:szCs w:val="24"/>
        </w:rPr>
        <w:t xml:space="preserve"> which is a widely used lexical algorithm and</w:t>
      </w:r>
    </w:p>
    <w:p w14:paraId="6CD2EDA1"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incorporates a machine learning element that can be used to adjust it to specific</w:t>
      </w:r>
    </w:p>
    <w:p w14:paraId="72F3277B"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tasks, such as for gender-specific sentiment analysis (see below).</w:t>
      </w:r>
    </w:p>
    <w:p w14:paraId="753E8C65"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Since the Twitter corpora were unrestricted by topic, it is possible</w:t>
      </w:r>
      <w:r>
        <w:rPr>
          <w:rFonts w:ascii="Times New Roman" w:hAnsi="Times New Roman" w:cs="Times New Roman"/>
          <w:sz w:val="24"/>
          <w:szCs w:val="24"/>
        </w:rPr>
        <w:t xml:space="preserve"> </w:t>
      </w:r>
      <w:r w:rsidRPr="00654393">
        <w:rPr>
          <w:rFonts w:ascii="Times New Roman" w:hAnsi="Times New Roman" w:cs="Times New Roman"/>
          <w:sz w:val="24"/>
          <w:szCs w:val="24"/>
        </w:rPr>
        <w:t>that some words were used by males for one topic but by females for another (e.g.,</w:t>
      </w:r>
    </w:p>
    <w:p w14:paraId="7B9D027D" w14:textId="77777777"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dogfighting) so that the improved performance could be due to differing topics rather</w:t>
      </w:r>
    </w:p>
    <w:p w14:paraId="517562BB" w14:textId="588D3A4D" w:rsidR="00BC2CA7" w:rsidRPr="00654393" w:rsidRDefault="00BC2CA7" w:rsidP="00BC2CA7">
      <w:pPr>
        <w:autoSpaceDE w:val="0"/>
        <w:autoSpaceDN w:val="0"/>
        <w:adjustRightInd w:val="0"/>
        <w:spacing w:after="0" w:line="240" w:lineRule="auto"/>
        <w:rPr>
          <w:rFonts w:ascii="Times New Roman" w:hAnsi="Times New Roman" w:cs="Times New Roman"/>
          <w:sz w:val="24"/>
          <w:szCs w:val="24"/>
        </w:rPr>
      </w:pPr>
      <w:r w:rsidRPr="00654393">
        <w:rPr>
          <w:rFonts w:ascii="Times New Roman" w:hAnsi="Times New Roman" w:cs="Times New Roman"/>
          <w:sz w:val="24"/>
          <w:szCs w:val="24"/>
        </w:rPr>
        <w:t>than methods of expressing sentiment.</w:t>
      </w:r>
      <w:r w:rsidRPr="00654393">
        <w:rPr>
          <w:rFonts w:ascii="Times New Roman" w:hAnsi="Times New Roman" w:cs="Times New Roman"/>
          <w:sz w:val="24"/>
          <w:szCs w:val="24"/>
        </w:rPr>
        <w:fldChar w:fldCharType="begin" w:fldLock="1"/>
      </w:r>
      <w:r w:rsidR="002E013F">
        <w:rPr>
          <w:rFonts w:ascii="Times New Roman" w:hAnsi="Times New Roman" w:cs="Times New Roman"/>
          <w:sz w:val="24"/>
          <w:szCs w:val="24"/>
        </w:rPr>
        <w:instrText>ADDIN CSL_CITATION {"citationItems":[{"id":"ITEM-1","itemData":{"DOI":"10.1108/OIR-05-2017-0153","ISBN":"0220160066","ISSN":"14684527","abstract":"If you would like to write for this, or any other Emerald publication, then please use our Emerald for Authors service information about how to choose which publication to write for and submission guidelines are available for all. Please visit www.emeraldinsight.com/authors for more information. About Emerald www.emeraldinsight.com Emerald is a global publisher linking research and practice to the benefit of society. The company manages a portfolio of more than 290 journals and over 2,350 books and book series volumes, as well as providing an extensive range of online products and additional customer resources and services. Emerald is both COUNTER 4 and TRANSFER compliant. The organization is a partner of the Committee on Publication Ethics (COPE) and also works with Portico and the LOCKSS initiative for digital archive preservation. Purpose: This paper investigates whether machine learning induces gender biases in the sense of results that are more accurate for male authors than for female authors. It also investigates whether training separate male and female variants could improve the accuracy of machine learning for sentiment analysis. Design/methodology/approach: This article uses ratings-balanced sets of reviews of restaurants and hotels (3 sets) to train algorithms with and without gender selection. Findings: Accuracy is higher on female-authored reviews than on male-authored reviews for all data sets, so applications of sentiment analysis using mixed gender datasets will over represent the opinions of women. Training on same gender data improves performance less than having additional data from both genders. Practical implications: End users of sentiment analysis should be aware that its small gender biases can affect the conclusions drawn from it and apply correction factors when necessary. Users of systems that incorporate sentiment analysis should be aware that performance will vary by author gender. Developers do not need to create gender-specific algorithms unless they have more training data than their system can cope with. Originality/value: This is the first demonstration of gender bias in machine learning sentiment analysis.","author":[{"dropping-particle":"","family":"Thelwall","given":"Mike","non-dropping-particle":"","parse-names":false,"suffix":""}],"container-title":"Online Information Review","id":"ITEM-1","issue":"3","issued":{"date-parts":[["2018"]]},"page":"343-354","title":"Gender bias in machine learning for sentiment analysis","type":"article-journal","volume":"42"},"uris":["http://www.mendeley.com/documents/?uuid=48493582-deb8-4595-88f1-6e7f07f0c49f"]}],"mendeley":{"formattedCitation":"[18]","plainTextFormattedCitation":"[18]","previouslyFormattedCitation":"[17]"},"properties":{"noteIndex":0},"schema":"https://github.com/citation-style-language/schema/raw/master/csl-citation.json"}</w:instrText>
      </w:r>
      <w:r w:rsidRPr="00654393">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8]</w:t>
      </w:r>
      <w:r w:rsidRPr="00654393">
        <w:rPr>
          <w:rFonts w:ascii="Times New Roman" w:hAnsi="Times New Roman" w:cs="Times New Roman"/>
          <w:sz w:val="24"/>
          <w:szCs w:val="24"/>
        </w:rPr>
        <w:fldChar w:fldCharType="end"/>
      </w:r>
    </w:p>
    <w:p w14:paraId="41268AE7" w14:textId="7EAB8C31" w:rsidR="0036705E" w:rsidRPr="0095700A" w:rsidRDefault="0036705E" w:rsidP="00D50981">
      <w:pPr>
        <w:autoSpaceDE w:val="0"/>
        <w:autoSpaceDN w:val="0"/>
        <w:adjustRightInd w:val="0"/>
        <w:spacing w:after="0" w:line="240" w:lineRule="auto"/>
        <w:rPr>
          <w:rFonts w:ascii="Times New Roman" w:hAnsi="Times New Roman" w:cs="Times New Roman"/>
          <w:sz w:val="24"/>
          <w:szCs w:val="24"/>
        </w:rPr>
      </w:pPr>
    </w:p>
    <w:p w14:paraId="2D568A34" w14:textId="6C00B113" w:rsidR="00687465" w:rsidRPr="0095700A" w:rsidRDefault="00687465" w:rsidP="00DB2EB7">
      <w:pPr>
        <w:autoSpaceDE w:val="0"/>
        <w:autoSpaceDN w:val="0"/>
        <w:adjustRightInd w:val="0"/>
        <w:spacing w:after="0" w:line="240" w:lineRule="auto"/>
        <w:rPr>
          <w:rFonts w:ascii="Times New Roman" w:hAnsi="Times New Roman" w:cs="Times New Roman"/>
          <w:sz w:val="24"/>
          <w:szCs w:val="24"/>
        </w:rPr>
      </w:pPr>
    </w:p>
    <w:p w14:paraId="0862F07A" w14:textId="56B01B63" w:rsidR="004F6A9A" w:rsidRPr="0095700A" w:rsidRDefault="004F6A9A" w:rsidP="00D50981">
      <w:pPr>
        <w:autoSpaceDE w:val="0"/>
        <w:autoSpaceDN w:val="0"/>
        <w:adjustRightInd w:val="0"/>
        <w:spacing w:after="0" w:line="240" w:lineRule="auto"/>
        <w:rPr>
          <w:rFonts w:ascii="Times New Roman" w:hAnsi="Times New Roman" w:cs="Times New Roman"/>
          <w:sz w:val="24"/>
          <w:szCs w:val="24"/>
        </w:rPr>
      </w:pPr>
    </w:p>
    <w:p w14:paraId="4973F5FD" w14:textId="77777777" w:rsidR="004F6A9A" w:rsidRPr="0095700A" w:rsidRDefault="004F6A9A" w:rsidP="004F6A9A">
      <w:pPr>
        <w:pStyle w:val="Heading1"/>
        <w:rPr>
          <w:rFonts w:ascii="Times New Roman" w:hAnsi="Times New Roman" w:cs="Times New Roman"/>
          <w:sz w:val="24"/>
          <w:szCs w:val="24"/>
        </w:rPr>
      </w:pPr>
      <w:r w:rsidRPr="0095700A">
        <w:rPr>
          <w:rFonts w:ascii="Times New Roman" w:hAnsi="Times New Roman" w:cs="Times New Roman"/>
          <w:sz w:val="24"/>
          <w:szCs w:val="24"/>
        </w:rPr>
        <w:t xml:space="preserve">Conclusion </w:t>
      </w:r>
    </w:p>
    <w:p w14:paraId="3D177F1B" w14:textId="00B0DA2F" w:rsidR="004F6A9A" w:rsidRPr="0095700A" w:rsidRDefault="004F6A9A" w:rsidP="004F6A9A">
      <w:pPr>
        <w:autoSpaceDE w:val="0"/>
        <w:autoSpaceDN w:val="0"/>
        <w:adjustRightInd w:val="0"/>
        <w:spacing w:after="0" w:line="240" w:lineRule="auto"/>
        <w:rPr>
          <w:rFonts w:ascii="Times New Roman" w:hAnsi="Times New Roman" w:cs="Times New Roman"/>
          <w:sz w:val="24"/>
          <w:szCs w:val="24"/>
        </w:rPr>
      </w:pPr>
      <w:r w:rsidRPr="0095700A">
        <w:rPr>
          <w:rFonts w:ascii="Times New Roman" w:hAnsi="Times New Roman" w:cs="Times New Roman"/>
          <w:sz w:val="24"/>
          <w:szCs w:val="24"/>
        </w:rPr>
        <w:t>The purpose of this review was to view past research made about text mining, sentiment analysis and available systems that enable users to do the sentiment analysis and to identify the gaps in the existing systems, their strengths and weaknesses. From this information found about other existing systems, we analyzed and got a clear understanding of what our proposed system will be comprised of basing on the weaknesses of those existing systems.</w:t>
      </w:r>
    </w:p>
    <w:p w14:paraId="3C00B02F" w14:textId="77777777" w:rsidR="00571FB6" w:rsidRPr="0095700A" w:rsidRDefault="00571FB6" w:rsidP="00571FB6">
      <w:pPr>
        <w:rPr>
          <w:rFonts w:ascii="Times New Roman" w:hAnsi="Times New Roman" w:cs="Times New Roman"/>
          <w:sz w:val="24"/>
          <w:szCs w:val="24"/>
        </w:rPr>
      </w:pPr>
    </w:p>
    <w:p w14:paraId="240C3AB1" w14:textId="77777777" w:rsidR="00571FB6" w:rsidRPr="0095700A" w:rsidRDefault="00571FB6" w:rsidP="006C11A8">
      <w:pPr>
        <w:spacing w:line="240" w:lineRule="auto"/>
        <w:rPr>
          <w:rFonts w:ascii="Times New Roman" w:hAnsi="Times New Roman" w:cs="Times New Roman"/>
          <w:sz w:val="24"/>
          <w:szCs w:val="24"/>
        </w:rPr>
      </w:pPr>
    </w:p>
    <w:p w14:paraId="19FDC214" w14:textId="517C3CF1" w:rsidR="003C255C" w:rsidRPr="0095700A" w:rsidRDefault="00936253" w:rsidP="00E632DD">
      <w:pPr>
        <w:pStyle w:val="Heading1"/>
        <w:rPr>
          <w:rFonts w:ascii="Times New Roman" w:hAnsi="Times New Roman" w:cs="Times New Roman"/>
          <w:sz w:val="24"/>
          <w:szCs w:val="24"/>
        </w:rPr>
      </w:pPr>
      <w:r w:rsidRPr="0095700A">
        <w:rPr>
          <w:rFonts w:ascii="Times New Roman" w:hAnsi="Times New Roman" w:cs="Times New Roman"/>
          <w:sz w:val="24"/>
          <w:szCs w:val="24"/>
        </w:rPr>
        <w:t>References</w:t>
      </w:r>
    </w:p>
    <w:p w14:paraId="325BA3A2" w14:textId="3D64F602" w:rsidR="00E4056F" w:rsidRPr="0095700A" w:rsidRDefault="00E4056F" w:rsidP="00E4056F">
      <w:pPr>
        <w:widowControl w:val="0"/>
        <w:autoSpaceDE w:val="0"/>
        <w:autoSpaceDN w:val="0"/>
        <w:adjustRightInd w:val="0"/>
        <w:spacing w:after="0" w:line="240" w:lineRule="auto"/>
        <w:ind w:left="640" w:hanging="640"/>
        <w:rPr>
          <w:rFonts w:ascii="Times New Roman" w:hAnsi="Times New Roman" w:cs="Times New Roman"/>
          <w:sz w:val="24"/>
          <w:szCs w:val="24"/>
          <w:shd w:val="clear" w:color="auto" w:fill="FFFFFF"/>
        </w:rPr>
      </w:pPr>
    </w:p>
    <w:p w14:paraId="657CDDBA" w14:textId="19FC9FA0" w:rsidR="002E013F" w:rsidRPr="002E013F" w:rsidRDefault="0011580C"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E013F" w:rsidRPr="002E013F">
        <w:rPr>
          <w:rFonts w:ascii="Times New Roman" w:hAnsi="Times New Roman" w:cs="Times New Roman"/>
          <w:noProof/>
          <w:sz w:val="24"/>
          <w:szCs w:val="24"/>
        </w:rPr>
        <w:t>[1]</w:t>
      </w:r>
      <w:r w:rsidR="002E013F" w:rsidRPr="002E013F">
        <w:rPr>
          <w:rFonts w:ascii="Times New Roman" w:hAnsi="Times New Roman" w:cs="Times New Roman"/>
          <w:noProof/>
          <w:sz w:val="24"/>
          <w:szCs w:val="24"/>
        </w:rPr>
        <w:tab/>
        <w:t>“a92367f4609c36a1f48751a7bc8fc8faac0e05fa @ conferences.unicom.co.uk,” 2014. [Online]. Available: http://conferences.unicom.co.uk/data-and-sentiment-analysis/.</w:t>
      </w:r>
    </w:p>
    <w:p w14:paraId="02531705"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lastRenderedPageBreak/>
        <w:t>[2]</w:t>
      </w:r>
      <w:r w:rsidRPr="002E013F">
        <w:rPr>
          <w:rFonts w:ascii="Times New Roman" w:hAnsi="Times New Roman" w:cs="Times New Roman"/>
          <w:noProof/>
          <w:sz w:val="24"/>
          <w:szCs w:val="24"/>
        </w:rPr>
        <w:tab/>
        <w:t>“5-things-sentiment-analysis-classification @ www.kdnuggets.com.” [Online]. Available: https://www.kdnuggets.com/2018/03/5-things-sentiment-analysis-classification.html.</w:t>
      </w:r>
    </w:p>
    <w:p w14:paraId="48A6C440"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3]</w:t>
      </w:r>
      <w:r w:rsidRPr="002E013F">
        <w:rPr>
          <w:rFonts w:ascii="Times New Roman" w:hAnsi="Times New Roman" w:cs="Times New Roman"/>
          <w:noProof/>
          <w:sz w:val="24"/>
          <w:szCs w:val="24"/>
        </w:rPr>
        <w:tab/>
        <w:t>D. Virmani, V. Malhotra, and R. Tyagi, “Sentiment Analysis Using Collaborated Opinion Mining,” no. March, pp. 3–6, 1992.</w:t>
      </w:r>
    </w:p>
    <w:p w14:paraId="40C3B640"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4]</w:t>
      </w:r>
      <w:r w:rsidRPr="002E013F">
        <w:rPr>
          <w:rFonts w:ascii="Times New Roman" w:hAnsi="Times New Roman" w:cs="Times New Roman"/>
          <w:noProof/>
          <w:sz w:val="24"/>
          <w:szCs w:val="24"/>
        </w:rPr>
        <w:tab/>
        <w:t>B. Angela, “b4f30ae34a9f06c0a763307cfa8d67b9a4d68978 @ typely.com.” [Online]. Available: https://typely.com/blog/making-use-of-sentiment-analysis/.</w:t>
      </w:r>
    </w:p>
    <w:p w14:paraId="2F338E6B"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5]</w:t>
      </w:r>
      <w:r w:rsidRPr="002E013F">
        <w:rPr>
          <w:rFonts w:ascii="Times New Roman" w:hAnsi="Times New Roman" w:cs="Times New Roman"/>
          <w:noProof/>
          <w:sz w:val="24"/>
          <w:szCs w:val="24"/>
        </w:rPr>
        <w:tab/>
        <w:t xml:space="preserve">O. P. Yadav and S. Ray, </w:t>
      </w:r>
      <w:r w:rsidRPr="002E013F">
        <w:rPr>
          <w:rFonts w:ascii="Times New Roman" w:hAnsi="Times New Roman" w:cs="Times New Roman"/>
          <w:i/>
          <w:iCs/>
          <w:noProof/>
          <w:sz w:val="24"/>
          <w:szCs w:val="24"/>
        </w:rPr>
        <w:t>Computational Intelligence in Data Mining</w:t>
      </w:r>
      <w:r w:rsidRPr="002E013F">
        <w:rPr>
          <w:rFonts w:ascii="Times New Roman" w:hAnsi="Times New Roman" w:cs="Times New Roman"/>
          <w:noProof/>
          <w:sz w:val="24"/>
          <w:szCs w:val="24"/>
        </w:rPr>
        <w:t>, vol. 711, no. December. 2019.</w:t>
      </w:r>
    </w:p>
    <w:p w14:paraId="67EB5830"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6]</w:t>
      </w:r>
      <w:r w:rsidRPr="002E013F">
        <w:rPr>
          <w:rFonts w:ascii="Times New Roman" w:hAnsi="Times New Roman" w:cs="Times New Roman"/>
          <w:noProof/>
          <w:sz w:val="24"/>
          <w:szCs w:val="24"/>
        </w:rPr>
        <w:tab/>
        <w:t xml:space="preserve">B. J. Jansen, K. Sobel, M. Zhang, and A. Chowdury, “The Commercial Impact of Social Mediating Technologies : Micro-blogging as Online Word-of-Mouth Branding,” </w:t>
      </w:r>
      <w:r w:rsidRPr="002E013F">
        <w:rPr>
          <w:rFonts w:ascii="Times New Roman" w:hAnsi="Times New Roman" w:cs="Times New Roman"/>
          <w:i/>
          <w:iCs/>
          <w:noProof/>
          <w:sz w:val="24"/>
          <w:szCs w:val="24"/>
        </w:rPr>
        <w:t>Proc. 27th Int. Conf. Ext. Abstr. Hum. factors Comput. Syst.</w:t>
      </w:r>
      <w:r w:rsidRPr="002E013F">
        <w:rPr>
          <w:rFonts w:ascii="Times New Roman" w:hAnsi="Times New Roman" w:cs="Times New Roman"/>
          <w:noProof/>
          <w:sz w:val="24"/>
          <w:szCs w:val="24"/>
        </w:rPr>
        <w:t>, no. December, pp. 3859–3864, 2009.</w:t>
      </w:r>
    </w:p>
    <w:p w14:paraId="4AA327EB"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7]</w:t>
      </w:r>
      <w:r w:rsidRPr="002E013F">
        <w:rPr>
          <w:rFonts w:ascii="Times New Roman" w:hAnsi="Times New Roman" w:cs="Times New Roman"/>
          <w:noProof/>
          <w:sz w:val="24"/>
          <w:szCs w:val="24"/>
        </w:rPr>
        <w:tab/>
        <w:t>J. Read, “Using Emoticons to reduce Dependency in Machine Learning Techniques for Sentiment Classification,” no. June, pp. 43–48, 2005.</w:t>
      </w:r>
    </w:p>
    <w:p w14:paraId="703F2D39"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8]</w:t>
      </w:r>
      <w:r w:rsidRPr="002E013F">
        <w:rPr>
          <w:rFonts w:ascii="Times New Roman" w:hAnsi="Times New Roman" w:cs="Times New Roman"/>
          <w:noProof/>
          <w:sz w:val="24"/>
          <w:szCs w:val="24"/>
        </w:rPr>
        <w:tab/>
        <w:t>C. D. Manning, “Foundations of Statistical Natural Language Processing.”</w:t>
      </w:r>
    </w:p>
    <w:p w14:paraId="42B6CF28"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9]</w:t>
      </w:r>
      <w:r w:rsidRPr="002E013F">
        <w:rPr>
          <w:rFonts w:ascii="Times New Roman" w:hAnsi="Times New Roman" w:cs="Times New Roman"/>
          <w:noProof/>
          <w:sz w:val="24"/>
          <w:szCs w:val="24"/>
        </w:rPr>
        <w:tab/>
        <w:t>B. Pang, L. Lee, H. Rd, and S. Jose, “Thumbs up ? Sentiment Classification using Machine Learning Techniques,” no. July, pp. 79–86, 2002.</w:t>
      </w:r>
    </w:p>
    <w:p w14:paraId="7A35F749"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0]</w:t>
      </w:r>
      <w:r w:rsidRPr="002E013F">
        <w:rPr>
          <w:rFonts w:ascii="Times New Roman" w:hAnsi="Times New Roman" w:cs="Times New Roman"/>
          <w:noProof/>
          <w:sz w:val="24"/>
          <w:szCs w:val="24"/>
        </w:rPr>
        <w:tab/>
        <w:t>M. G. Bhargava and D. R. Rao, “Sentimental analysis on social media data using R programming,” vol. 7, pp. 80–84, 2018.</w:t>
      </w:r>
    </w:p>
    <w:p w14:paraId="035CAFD9"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1]</w:t>
      </w:r>
      <w:r w:rsidRPr="002E013F">
        <w:rPr>
          <w:rFonts w:ascii="Times New Roman" w:hAnsi="Times New Roman" w:cs="Times New Roman"/>
          <w:noProof/>
          <w:sz w:val="24"/>
          <w:szCs w:val="24"/>
        </w:rPr>
        <w:tab/>
        <w:t>H. S. Christopher D. Manning, “cs511-1.pdf.”</w:t>
      </w:r>
    </w:p>
    <w:p w14:paraId="15D2C2EB"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2]</w:t>
      </w:r>
      <w:r w:rsidRPr="002E013F">
        <w:rPr>
          <w:rFonts w:ascii="Times New Roman" w:hAnsi="Times New Roman" w:cs="Times New Roman"/>
          <w:noProof/>
          <w:sz w:val="24"/>
          <w:szCs w:val="24"/>
        </w:rPr>
        <w:tab/>
        <w:t>A. Pak and P. Paroubek, “Twitter as a Corpus for Sentiment Analysis and Opinion Mining,” p. 23.</w:t>
      </w:r>
    </w:p>
    <w:p w14:paraId="518C75DB"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3]</w:t>
      </w:r>
      <w:r w:rsidRPr="002E013F">
        <w:rPr>
          <w:rFonts w:ascii="Times New Roman" w:hAnsi="Times New Roman" w:cs="Times New Roman"/>
          <w:noProof/>
          <w:sz w:val="24"/>
          <w:szCs w:val="24"/>
        </w:rPr>
        <w:tab/>
        <w:t>A. Younus, M. Azam, and M. Saeed, “What do the Average Twitterers Say : a Twitter Model for Public Opinion Analysis in the Face of Major Political Events,” pp. 618–623, 2011.</w:t>
      </w:r>
    </w:p>
    <w:p w14:paraId="14922D26"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4]</w:t>
      </w:r>
      <w:r w:rsidRPr="002E013F">
        <w:rPr>
          <w:rFonts w:ascii="Times New Roman" w:hAnsi="Times New Roman" w:cs="Times New Roman"/>
          <w:noProof/>
          <w:sz w:val="24"/>
          <w:szCs w:val="24"/>
        </w:rPr>
        <w:tab/>
        <w:t>K. K. Khonsari and A. Fathalian, “Social Network Analysis of Iran ’ s Green Movement Opposition Groups using Twitter,” pp. 414–415, 2010.</w:t>
      </w:r>
    </w:p>
    <w:p w14:paraId="46DAD56F"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5]</w:t>
      </w:r>
      <w:r w:rsidRPr="002E013F">
        <w:rPr>
          <w:rFonts w:ascii="Times New Roman" w:hAnsi="Times New Roman" w:cs="Times New Roman"/>
          <w:noProof/>
          <w:sz w:val="24"/>
          <w:szCs w:val="24"/>
        </w:rPr>
        <w:tab/>
        <w:t>S. E. Seker, “Sentimental Analysis on Turkish Blogs via Ensemble Classifier.”</w:t>
      </w:r>
    </w:p>
    <w:p w14:paraId="543AD9DE"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6]</w:t>
      </w:r>
      <w:r w:rsidRPr="002E013F">
        <w:rPr>
          <w:rFonts w:ascii="Times New Roman" w:hAnsi="Times New Roman" w:cs="Times New Roman"/>
          <w:noProof/>
          <w:sz w:val="24"/>
          <w:szCs w:val="24"/>
        </w:rPr>
        <w:tab/>
        <w:t>S. E. Seker, “Sentimental versus Impact of Blogs.”</w:t>
      </w:r>
    </w:p>
    <w:p w14:paraId="70C4EB9E"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szCs w:val="24"/>
        </w:rPr>
      </w:pPr>
      <w:r w:rsidRPr="002E013F">
        <w:rPr>
          <w:rFonts w:ascii="Times New Roman" w:hAnsi="Times New Roman" w:cs="Times New Roman"/>
          <w:noProof/>
          <w:sz w:val="24"/>
          <w:szCs w:val="24"/>
        </w:rPr>
        <w:t>[17]</w:t>
      </w:r>
      <w:r w:rsidRPr="002E013F">
        <w:rPr>
          <w:rFonts w:ascii="Times New Roman" w:hAnsi="Times New Roman" w:cs="Times New Roman"/>
          <w:noProof/>
          <w:sz w:val="24"/>
          <w:szCs w:val="24"/>
        </w:rPr>
        <w:tab/>
        <w:t>J. M. Martín, A. Ortigosa, and R. M. Carro, “SentBuk : Sentiment analysis for e-learning environments.”</w:t>
      </w:r>
    </w:p>
    <w:p w14:paraId="4D9001A9" w14:textId="77777777" w:rsidR="002E013F" w:rsidRPr="002E013F" w:rsidRDefault="002E013F" w:rsidP="002E013F">
      <w:pPr>
        <w:widowControl w:val="0"/>
        <w:autoSpaceDE w:val="0"/>
        <w:autoSpaceDN w:val="0"/>
        <w:adjustRightInd w:val="0"/>
        <w:spacing w:line="240" w:lineRule="auto"/>
        <w:ind w:left="640" w:hanging="640"/>
        <w:rPr>
          <w:rFonts w:ascii="Times New Roman" w:hAnsi="Times New Roman" w:cs="Times New Roman"/>
          <w:noProof/>
          <w:sz w:val="24"/>
        </w:rPr>
      </w:pPr>
      <w:r w:rsidRPr="002E013F">
        <w:rPr>
          <w:rFonts w:ascii="Times New Roman" w:hAnsi="Times New Roman" w:cs="Times New Roman"/>
          <w:noProof/>
          <w:sz w:val="24"/>
          <w:szCs w:val="24"/>
        </w:rPr>
        <w:t>[18]</w:t>
      </w:r>
      <w:r w:rsidRPr="002E013F">
        <w:rPr>
          <w:rFonts w:ascii="Times New Roman" w:hAnsi="Times New Roman" w:cs="Times New Roman"/>
          <w:noProof/>
          <w:sz w:val="24"/>
          <w:szCs w:val="24"/>
        </w:rPr>
        <w:tab/>
        <w:t xml:space="preserve">M. Thelwall, “Gender bias in machine learning for sentiment analysis,” </w:t>
      </w:r>
      <w:r w:rsidRPr="002E013F">
        <w:rPr>
          <w:rFonts w:ascii="Times New Roman" w:hAnsi="Times New Roman" w:cs="Times New Roman"/>
          <w:i/>
          <w:iCs/>
          <w:noProof/>
          <w:sz w:val="24"/>
          <w:szCs w:val="24"/>
        </w:rPr>
        <w:t>Online Inf. Rev.</w:t>
      </w:r>
      <w:r w:rsidRPr="002E013F">
        <w:rPr>
          <w:rFonts w:ascii="Times New Roman" w:hAnsi="Times New Roman" w:cs="Times New Roman"/>
          <w:noProof/>
          <w:sz w:val="24"/>
          <w:szCs w:val="24"/>
        </w:rPr>
        <w:t>, vol. 42, no. 3, pp. 343–354, 2018.</w:t>
      </w:r>
    </w:p>
    <w:p w14:paraId="54CB1722" w14:textId="34D7559D" w:rsidR="00CF7292" w:rsidRPr="0095700A" w:rsidRDefault="0011580C" w:rsidP="00CF7292">
      <w:pPr>
        <w:rPr>
          <w:rFonts w:ascii="Times New Roman" w:hAnsi="Times New Roman" w:cs="Times New Roman"/>
          <w:sz w:val="24"/>
          <w:szCs w:val="24"/>
        </w:rPr>
      </w:pPr>
      <w:r>
        <w:rPr>
          <w:rFonts w:ascii="Times New Roman" w:hAnsi="Times New Roman" w:cs="Times New Roman"/>
          <w:sz w:val="24"/>
          <w:szCs w:val="24"/>
        </w:rPr>
        <w:fldChar w:fldCharType="end"/>
      </w:r>
    </w:p>
    <w:p w14:paraId="0E43652C" w14:textId="77777777" w:rsidR="00CF7292" w:rsidRPr="0095700A" w:rsidRDefault="00CF7292" w:rsidP="00383AB6">
      <w:pPr>
        <w:autoSpaceDE w:val="0"/>
        <w:autoSpaceDN w:val="0"/>
        <w:adjustRightInd w:val="0"/>
        <w:spacing w:after="0" w:line="240" w:lineRule="auto"/>
        <w:rPr>
          <w:rFonts w:ascii="Times New Roman" w:hAnsi="Times New Roman" w:cs="Times New Roman"/>
          <w:sz w:val="24"/>
          <w:szCs w:val="24"/>
        </w:rPr>
      </w:pPr>
    </w:p>
    <w:p w14:paraId="5DFABBC0" w14:textId="77777777" w:rsidR="006C11A8" w:rsidRPr="0095700A" w:rsidRDefault="006C11A8" w:rsidP="006C11A8">
      <w:pPr>
        <w:rPr>
          <w:rFonts w:ascii="Times New Roman" w:hAnsi="Times New Roman" w:cs="Times New Roman"/>
          <w:color w:val="000000"/>
          <w:sz w:val="24"/>
          <w:szCs w:val="24"/>
          <w:shd w:val="clear" w:color="auto" w:fill="FFFFFF"/>
        </w:rPr>
      </w:pPr>
    </w:p>
    <w:p w14:paraId="4A8CF917" w14:textId="77777777" w:rsidR="00383AB6" w:rsidRPr="0095700A" w:rsidRDefault="00383AB6" w:rsidP="00383AB6">
      <w:pPr>
        <w:autoSpaceDE w:val="0"/>
        <w:autoSpaceDN w:val="0"/>
        <w:adjustRightInd w:val="0"/>
        <w:spacing w:after="0" w:line="240" w:lineRule="auto"/>
        <w:rPr>
          <w:rFonts w:ascii="Times New Roman" w:hAnsi="Times New Roman" w:cs="Times New Roman"/>
          <w:sz w:val="24"/>
          <w:szCs w:val="24"/>
        </w:rPr>
      </w:pPr>
    </w:p>
    <w:p w14:paraId="1D3CB25C" w14:textId="77777777" w:rsidR="00383AB6" w:rsidRPr="0095700A" w:rsidRDefault="00383AB6" w:rsidP="00FA3E5D">
      <w:pPr>
        <w:rPr>
          <w:rFonts w:ascii="Times New Roman" w:hAnsi="Times New Roman" w:cs="Times New Roman"/>
          <w:sz w:val="24"/>
          <w:szCs w:val="24"/>
        </w:rPr>
      </w:pPr>
    </w:p>
    <w:p w14:paraId="3C934671" w14:textId="77777777" w:rsidR="0063614D" w:rsidRPr="0095700A" w:rsidRDefault="0063614D" w:rsidP="004F7F62">
      <w:pPr>
        <w:rPr>
          <w:rFonts w:ascii="Times New Roman" w:hAnsi="Times New Roman" w:cs="Times New Roman"/>
          <w:color w:val="333333"/>
          <w:spacing w:val="1"/>
          <w:sz w:val="24"/>
          <w:szCs w:val="24"/>
          <w:shd w:val="clear" w:color="auto" w:fill="FCFCFC"/>
        </w:rPr>
      </w:pPr>
    </w:p>
    <w:p w14:paraId="790240C7" w14:textId="77777777" w:rsidR="004F13F5" w:rsidRPr="0095700A" w:rsidRDefault="004F13F5" w:rsidP="00936253">
      <w:pPr>
        <w:rPr>
          <w:rFonts w:ascii="Times New Roman" w:hAnsi="Times New Roman" w:cs="Times New Roman"/>
          <w:color w:val="333333"/>
          <w:spacing w:val="1"/>
          <w:sz w:val="24"/>
          <w:szCs w:val="24"/>
          <w:shd w:val="clear" w:color="auto" w:fill="FCFCFC"/>
        </w:rPr>
      </w:pPr>
    </w:p>
    <w:p w14:paraId="667C096D" w14:textId="01BA7221" w:rsidR="00936253" w:rsidRPr="0095700A" w:rsidRDefault="001C6024">
      <w:pPr>
        <w:rPr>
          <w:rFonts w:ascii="Times New Roman" w:hAnsi="Times New Roman" w:cs="Times New Roman"/>
          <w:sz w:val="24"/>
          <w:szCs w:val="24"/>
        </w:rPr>
      </w:pPr>
      <w:r w:rsidRPr="0095700A">
        <w:rPr>
          <w:rFonts w:ascii="Times New Roman" w:hAnsi="Times New Roman" w:cs="Times New Roman"/>
          <w:sz w:val="24"/>
          <w:szCs w:val="24"/>
        </w:rPr>
        <w:tab/>
      </w:r>
    </w:p>
    <w:sectPr w:rsidR="00936253" w:rsidRPr="0095700A" w:rsidSect="001A40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Liberation Serif">
    <w:altName w:val="Times New Roman"/>
    <w:charset w:val="00"/>
    <w:family w:val="roman"/>
    <w:pitch w:val="variable"/>
  </w:font>
  <w:font w:name="WenQuanYi Micro Hei">
    <w:altName w:val="Times New Roman"/>
    <w:panose1 w:val="00000000000000000000"/>
    <w:charset w:val="00"/>
    <w:family w:val="roman"/>
    <w:notTrueType/>
    <w:pitch w:val="default"/>
  </w:font>
  <w:font w:name="Lohit Hindi">
    <w:altName w:val="Times New Roman"/>
    <w:charset w:val="00"/>
    <w:family w:val="auto"/>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A264E"/>
    <w:multiLevelType w:val="multilevel"/>
    <w:tmpl w:val="8508E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B40578"/>
    <w:multiLevelType w:val="hybridMultilevel"/>
    <w:tmpl w:val="7EA2846C"/>
    <w:lvl w:ilvl="0" w:tplc="D174020A">
      <w:start w:val="1999"/>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8109F"/>
    <w:multiLevelType w:val="hybridMultilevel"/>
    <w:tmpl w:val="C930C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093F6E"/>
    <w:multiLevelType w:val="hybridMultilevel"/>
    <w:tmpl w:val="1D6069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16B04"/>
    <w:rsid w:val="00000E9C"/>
    <w:rsid w:val="00011D55"/>
    <w:rsid w:val="000273C0"/>
    <w:rsid w:val="00034583"/>
    <w:rsid w:val="00052A04"/>
    <w:rsid w:val="00056E05"/>
    <w:rsid w:val="000713E7"/>
    <w:rsid w:val="00074DE4"/>
    <w:rsid w:val="00080DE9"/>
    <w:rsid w:val="00084107"/>
    <w:rsid w:val="0009151F"/>
    <w:rsid w:val="000A3FB3"/>
    <w:rsid w:val="000A5BB8"/>
    <w:rsid w:val="000B2C28"/>
    <w:rsid w:val="000B7C5B"/>
    <w:rsid w:val="000C2978"/>
    <w:rsid w:val="000C5866"/>
    <w:rsid w:val="000D4450"/>
    <w:rsid w:val="000E432E"/>
    <w:rsid w:val="000F3D03"/>
    <w:rsid w:val="00101F3C"/>
    <w:rsid w:val="001152A9"/>
    <w:rsid w:val="0011580C"/>
    <w:rsid w:val="00121FD1"/>
    <w:rsid w:val="00135795"/>
    <w:rsid w:val="00136910"/>
    <w:rsid w:val="001545D5"/>
    <w:rsid w:val="001613CC"/>
    <w:rsid w:val="00161AA2"/>
    <w:rsid w:val="001654A3"/>
    <w:rsid w:val="0017183D"/>
    <w:rsid w:val="00174E32"/>
    <w:rsid w:val="001A40F6"/>
    <w:rsid w:val="001C111B"/>
    <w:rsid w:val="001C6024"/>
    <w:rsid w:val="001E26B9"/>
    <w:rsid w:val="001F1715"/>
    <w:rsid w:val="00206484"/>
    <w:rsid w:val="0022435E"/>
    <w:rsid w:val="00227310"/>
    <w:rsid w:val="002318F2"/>
    <w:rsid w:val="00247730"/>
    <w:rsid w:val="00256664"/>
    <w:rsid w:val="002603D1"/>
    <w:rsid w:val="00267FE6"/>
    <w:rsid w:val="00281591"/>
    <w:rsid w:val="0028160A"/>
    <w:rsid w:val="00283E9A"/>
    <w:rsid w:val="0029444B"/>
    <w:rsid w:val="002A3058"/>
    <w:rsid w:val="002B2985"/>
    <w:rsid w:val="002B5E90"/>
    <w:rsid w:val="002C1A80"/>
    <w:rsid w:val="002D2143"/>
    <w:rsid w:val="002D26B4"/>
    <w:rsid w:val="002E013F"/>
    <w:rsid w:val="002F07BD"/>
    <w:rsid w:val="00303EA3"/>
    <w:rsid w:val="00317281"/>
    <w:rsid w:val="00327560"/>
    <w:rsid w:val="003329A0"/>
    <w:rsid w:val="00336868"/>
    <w:rsid w:val="0036705E"/>
    <w:rsid w:val="003770B2"/>
    <w:rsid w:val="003815EF"/>
    <w:rsid w:val="00383AB6"/>
    <w:rsid w:val="0039703A"/>
    <w:rsid w:val="003C255C"/>
    <w:rsid w:val="003C794E"/>
    <w:rsid w:val="003E0F76"/>
    <w:rsid w:val="003E1461"/>
    <w:rsid w:val="004101E7"/>
    <w:rsid w:val="00411EF2"/>
    <w:rsid w:val="00413747"/>
    <w:rsid w:val="00422745"/>
    <w:rsid w:val="00423C7A"/>
    <w:rsid w:val="00436C2E"/>
    <w:rsid w:val="0045080F"/>
    <w:rsid w:val="00462CFF"/>
    <w:rsid w:val="00481611"/>
    <w:rsid w:val="00494CFA"/>
    <w:rsid w:val="004A36D0"/>
    <w:rsid w:val="004C2378"/>
    <w:rsid w:val="004D4282"/>
    <w:rsid w:val="004E3293"/>
    <w:rsid w:val="004F0B51"/>
    <w:rsid w:val="004F13F5"/>
    <w:rsid w:val="004F6A9A"/>
    <w:rsid w:val="004F7F62"/>
    <w:rsid w:val="005136F6"/>
    <w:rsid w:val="005162F8"/>
    <w:rsid w:val="0052643A"/>
    <w:rsid w:val="0053666E"/>
    <w:rsid w:val="005505B8"/>
    <w:rsid w:val="00571FB6"/>
    <w:rsid w:val="0059239D"/>
    <w:rsid w:val="005924E3"/>
    <w:rsid w:val="005A1370"/>
    <w:rsid w:val="005D012F"/>
    <w:rsid w:val="005E3F6E"/>
    <w:rsid w:val="005F4A51"/>
    <w:rsid w:val="005F73D7"/>
    <w:rsid w:val="0063614D"/>
    <w:rsid w:val="006547AF"/>
    <w:rsid w:val="00676ED9"/>
    <w:rsid w:val="00687465"/>
    <w:rsid w:val="006A1030"/>
    <w:rsid w:val="006A3429"/>
    <w:rsid w:val="006A3591"/>
    <w:rsid w:val="006A45BC"/>
    <w:rsid w:val="006C11A8"/>
    <w:rsid w:val="006D1BCD"/>
    <w:rsid w:val="006D2228"/>
    <w:rsid w:val="006E0A4A"/>
    <w:rsid w:val="006E106A"/>
    <w:rsid w:val="006E36B6"/>
    <w:rsid w:val="006F76F0"/>
    <w:rsid w:val="0070043F"/>
    <w:rsid w:val="00700AB2"/>
    <w:rsid w:val="00707C2B"/>
    <w:rsid w:val="00710E53"/>
    <w:rsid w:val="00720BB8"/>
    <w:rsid w:val="007220D0"/>
    <w:rsid w:val="00732C95"/>
    <w:rsid w:val="007355AE"/>
    <w:rsid w:val="007372F5"/>
    <w:rsid w:val="00741119"/>
    <w:rsid w:val="007422C7"/>
    <w:rsid w:val="00745122"/>
    <w:rsid w:val="007502D9"/>
    <w:rsid w:val="0075183C"/>
    <w:rsid w:val="00765C0B"/>
    <w:rsid w:val="00792CF3"/>
    <w:rsid w:val="007B2EE1"/>
    <w:rsid w:val="007B4602"/>
    <w:rsid w:val="007B48C1"/>
    <w:rsid w:val="007D70D6"/>
    <w:rsid w:val="007E153C"/>
    <w:rsid w:val="007E6D8B"/>
    <w:rsid w:val="0081133B"/>
    <w:rsid w:val="0081634C"/>
    <w:rsid w:val="00821147"/>
    <w:rsid w:val="008265E4"/>
    <w:rsid w:val="0084112D"/>
    <w:rsid w:val="0084126A"/>
    <w:rsid w:val="0086562E"/>
    <w:rsid w:val="00870061"/>
    <w:rsid w:val="008707AF"/>
    <w:rsid w:val="00872346"/>
    <w:rsid w:val="00882D5B"/>
    <w:rsid w:val="008A35E4"/>
    <w:rsid w:val="008A6439"/>
    <w:rsid w:val="008B356E"/>
    <w:rsid w:val="008C0D9B"/>
    <w:rsid w:val="008D7D45"/>
    <w:rsid w:val="008E5D6C"/>
    <w:rsid w:val="008E73BB"/>
    <w:rsid w:val="008F2D12"/>
    <w:rsid w:val="008F7D09"/>
    <w:rsid w:val="00900283"/>
    <w:rsid w:val="0090133D"/>
    <w:rsid w:val="00907034"/>
    <w:rsid w:val="00915ED7"/>
    <w:rsid w:val="00920078"/>
    <w:rsid w:val="00936253"/>
    <w:rsid w:val="00943402"/>
    <w:rsid w:val="0095700A"/>
    <w:rsid w:val="009628B6"/>
    <w:rsid w:val="00965EDA"/>
    <w:rsid w:val="00990B95"/>
    <w:rsid w:val="0099110B"/>
    <w:rsid w:val="009E16BF"/>
    <w:rsid w:val="009F10B2"/>
    <w:rsid w:val="009F1F5E"/>
    <w:rsid w:val="00A069B2"/>
    <w:rsid w:val="00A07033"/>
    <w:rsid w:val="00A3185B"/>
    <w:rsid w:val="00A3562A"/>
    <w:rsid w:val="00A37A5A"/>
    <w:rsid w:val="00A84AB9"/>
    <w:rsid w:val="00A93E6E"/>
    <w:rsid w:val="00AC2EAE"/>
    <w:rsid w:val="00AC78DC"/>
    <w:rsid w:val="00AD7907"/>
    <w:rsid w:val="00AE4D5B"/>
    <w:rsid w:val="00AE706D"/>
    <w:rsid w:val="00B07BD8"/>
    <w:rsid w:val="00B15106"/>
    <w:rsid w:val="00B34C2C"/>
    <w:rsid w:val="00B426E6"/>
    <w:rsid w:val="00B4304A"/>
    <w:rsid w:val="00B45840"/>
    <w:rsid w:val="00B45A9F"/>
    <w:rsid w:val="00B46E92"/>
    <w:rsid w:val="00B47BAA"/>
    <w:rsid w:val="00B50EC4"/>
    <w:rsid w:val="00B55366"/>
    <w:rsid w:val="00B62C80"/>
    <w:rsid w:val="00B62E85"/>
    <w:rsid w:val="00B90B41"/>
    <w:rsid w:val="00BA24F7"/>
    <w:rsid w:val="00BB51F0"/>
    <w:rsid w:val="00BC2CA7"/>
    <w:rsid w:val="00BD412A"/>
    <w:rsid w:val="00BD6203"/>
    <w:rsid w:val="00BE05F6"/>
    <w:rsid w:val="00BE4628"/>
    <w:rsid w:val="00BE7140"/>
    <w:rsid w:val="00BF3B4E"/>
    <w:rsid w:val="00BF7514"/>
    <w:rsid w:val="00BF7885"/>
    <w:rsid w:val="00C1557C"/>
    <w:rsid w:val="00C218B0"/>
    <w:rsid w:val="00C34B91"/>
    <w:rsid w:val="00C43ECF"/>
    <w:rsid w:val="00C4487A"/>
    <w:rsid w:val="00C45A5E"/>
    <w:rsid w:val="00C50B7C"/>
    <w:rsid w:val="00C5594A"/>
    <w:rsid w:val="00C956DC"/>
    <w:rsid w:val="00CA37FF"/>
    <w:rsid w:val="00CC7AE2"/>
    <w:rsid w:val="00CD42F4"/>
    <w:rsid w:val="00CF2CC4"/>
    <w:rsid w:val="00CF7292"/>
    <w:rsid w:val="00CF7655"/>
    <w:rsid w:val="00D007C6"/>
    <w:rsid w:val="00D1707C"/>
    <w:rsid w:val="00D205E2"/>
    <w:rsid w:val="00D37E53"/>
    <w:rsid w:val="00D4678D"/>
    <w:rsid w:val="00D50981"/>
    <w:rsid w:val="00D51EB8"/>
    <w:rsid w:val="00D62886"/>
    <w:rsid w:val="00D814D3"/>
    <w:rsid w:val="00D8207A"/>
    <w:rsid w:val="00D83137"/>
    <w:rsid w:val="00D8321B"/>
    <w:rsid w:val="00DA66E5"/>
    <w:rsid w:val="00DB106E"/>
    <w:rsid w:val="00DB2EB7"/>
    <w:rsid w:val="00DD27F1"/>
    <w:rsid w:val="00DD491E"/>
    <w:rsid w:val="00E23AF1"/>
    <w:rsid w:val="00E23EF5"/>
    <w:rsid w:val="00E241C1"/>
    <w:rsid w:val="00E31801"/>
    <w:rsid w:val="00E36790"/>
    <w:rsid w:val="00E4056F"/>
    <w:rsid w:val="00E53D93"/>
    <w:rsid w:val="00E632DD"/>
    <w:rsid w:val="00E635F0"/>
    <w:rsid w:val="00E704DD"/>
    <w:rsid w:val="00E8526C"/>
    <w:rsid w:val="00E91AA3"/>
    <w:rsid w:val="00E957FA"/>
    <w:rsid w:val="00EA2FF9"/>
    <w:rsid w:val="00EB3FF6"/>
    <w:rsid w:val="00ED470A"/>
    <w:rsid w:val="00F16B04"/>
    <w:rsid w:val="00F16B9D"/>
    <w:rsid w:val="00F271A6"/>
    <w:rsid w:val="00F37B57"/>
    <w:rsid w:val="00F42560"/>
    <w:rsid w:val="00F42F61"/>
    <w:rsid w:val="00F65F6F"/>
    <w:rsid w:val="00F768E9"/>
    <w:rsid w:val="00F83E19"/>
    <w:rsid w:val="00F92CF1"/>
    <w:rsid w:val="00FA3E5D"/>
    <w:rsid w:val="00FB7F10"/>
    <w:rsid w:val="00FC0F59"/>
    <w:rsid w:val="00FC453B"/>
    <w:rsid w:val="00FD2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1EF79"/>
  <w15:docId w15:val="{91A1F55C-0FD4-4AB4-AC02-B4A220F80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40F6"/>
  </w:style>
  <w:style w:type="paragraph" w:styleId="Heading1">
    <w:name w:val="heading 1"/>
    <w:basedOn w:val="Normal"/>
    <w:next w:val="Normal"/>
    <w:link w:val="Heading1Char"/>
    <w:uiPriority w:val="9"/>
    <w:qFormat/>
    <w:rsid w:val="003815E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1634C"/>
    <w:pPr>
      <w:keepNext/>
      <w:keepLines/>
      <w:spacing w:before="40" w:after="0" w:line="259" w:lineRule="auto"/>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7D45"/>
    <w:rPr>
      <w:color w:val="0000FF"/>
      <w:u w:val="single"/>
    </w:rPr>
  </w:style>
  <w:style w:type="character" w:customStyle="1" w:styleId="bibliographic-informationtitle">
    <w:name w:val="bibliographic-information__title"/>
    <w:basedOn w:val="DefaultParagraphFont"/>
    <w:rsid w:val="008D7D45"/>
  </w:style>
  <w:style w:type="character" w:customStyle="1" w:styleId="bibliographic-informationvalue">
    <w:name w:val="bibliographic-information__value"/>
    <w:basedOn w:val="DefaultParagraphFont"/>
    <w:rsid w:val="008D7D45"/>
  </w:style>
  <w:style w:type="paragraph" w:customStyle="1" w:styleId="Default">
    <w:name w:val="Default"/>
    <w:rsid w:val="00F92CF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81634C"/>
    <w:rPr>
      <w:rFonts w:asciiTheme="majorHAnsi" w:eastAsiaTheme="majorEastAsia" w:hAnsiTheme="majorHAnsi" w:cstheme="majorBidi"/>
      <w:color w:val="365F91" w:themeColor="accent1" w:themeShade="BF"/>
      <w:sz w:val="26"/>
      <w:szCs w:val="26"/>
    </w:rPr>
  </w:style>
  <w:style w:type="paragraph" w:styleId="ListParagraph">
    <w:name w:val="List Paragraph"/>
    <w:basedOn w:val="Normal"/>
    <w:uiPriority w:val="34"/>
    <w:qFormat/>
    <w:rsid w:val="0081634C"/>
    <w:pPr>
      <w:spacing w:after="160" w:line="259" w:lineRule="auto"/>
      <w:ind w:left="720"/>
      <w:contextualSpacing/>
    </w:pPr>
  </w:style>
  <w:style w:type="character" w:styleId="CommentReference">
    <w:name w:val="annotation reference"/>
    <w:basedOn w:val="DefaultParagraphFont"/>
    <w:uiPriority w:val="99"/>
    <w:semiHidden/>
    <w:unhideWhenUsed/>
    <w:rsid w:val="0081634C"/>
    <w:rPr>
      <w:sz w:val="16"/>
      <w:szCs w:val="16"/>
    </w:rPr>
  </w:style>
  <w:style w:type="paragraph" w:styleId="CommentText">
    <w:name w:val="annotation text"/>
    <w:basedOn w:val="Normal"/>
    <w:link w:val="CommentTextChar"/>
    <w:uiPriority w:val="99"/>
    <w:semiHidden/>
    <w:unhideWhenUsed/>
    <w:rsid w:val="0081634C"/>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81634C"/>
    <w:rPr>
      <w:sz w:val="20"/>
      <w:szCs w:val="20"/>
    </w:rPr>
  </w:style>
  <w:style w:type="paragraph" w:styleId="BalloonText">
    <w:name w:val="Balloon Text"/>
    <w:basedOn w:val="Normal"/>
    <w:link w:val="BalloonTextChar"/>
    <w:uiPriority w:val="99"/>
    <w:semiHidden/>
    <w:unhideWhenUsed/>
    <w:rsid w:val="008163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634C"/>
    <w:rPr>
      <w:rFonts w:ascii="Segoe UI" w:hAnsi="Segoe UI" w:cs="Segoe UI"/>
      <w:sz w:val="18"/>
      <w:szCs w:val="18"/>
    </w:rPr>
  </w:style>
  <w:style w:type="character" w:customStyle="1" w:styleId="Heading1Char">
    <w:name w:val="Heading 1 Char"/>
    <w:basedOn w:val="DefaultParagraphFont"/>
    <w:link w:val="Heading1"/>
    <w:uiPriority w:val="9"/>
    <w:rsid w:val="003815EF"/>
    <w:rPr>
      <w:rFonts w:asciiTheme="majorHAnsi" w:eastAsiaTheme="majorEastAsia" w:hAnsiTheme="majorHAnsi" w:cstheme="majorBidi"/>
      <w:color w:val="365F91" w:themeColor="accent1" w:themeShade="BF"/>
      <w:sz w:val="32"/>
      <w:szCs w:val="32"/>
    </w:rPr>
  </w:style>
  <w:style w:type="paragraph" w:customStyle="1" w:styleId="Standard">
    <w:name w:val="Standard"/>
    <w:rsid w:val="003815EF"/>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TOCHeading">
    <w:name w:val="TOC Heading"/>
    <w:basedOn w:val="Heading1"/>
    <w:next w:val="Normal"/>
    <w:uiPriority w:val="39"/>
    <w:semiHidden/>
    <w:unhideWhenUsed/>
    <w:qFormat/>
    <w:rsid w:val="003815EF"/>
    <w:pPr>
      <w:spacing w:before="480"/>
      <w:outlineLvl w:val="9"/>
    </w:pPr>
    <w:rPr>
      <w:b/>
      <w:bCs/>
      <w:sz w:val="28"/>
      <w:szCs w:val="28"/>
    </w:rPr>
  </w:style>
  <w:style w:type="table" w:styleId="TableGrid">
    <w:name w:val="Table Grid"/>
    <w:basedOn w:val="TableNormal"/>
    <w:uiPriority w:val="39"/>
    <w:rsid w:val="003815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92CF3"/>
    <w:pPr>
      <w:spacing w:after="200"/>
    </w:pPr>
    <w:rPr>
      <w:b/>
      <w:bCs/>
    </w:rPr>
  </w:style>
  <w:style w:type="character" w:customStyle="1" w:styleId="CommentSubjectChar">
    <w:name w:val="Comment Subject Char"/>
    <w:basedOn w:val="CommentTextChar"/>
    <w:link w:val="CommentSubject"/>
    <w:uiPriority w:val="99"/>
    <w:semiHidden/>
    <w:rsid w:val="00792CF3"/>
    <w:rPr>
      <w:b/>
      <w:bCs/>
      <w:sz w:val="20"/>
      <w:szCs w:val="20"/>
    </w:rPr>
  </w:style>
  <w:style w:type="paragraph" w:styleId="NormalWeb">
    <w:name w:val="Normal (Web)"/>
    <w:basedOn w:val="Normal"/>
    <w:uiPriority w:val="99"/>
    <w:unhideWhenUsed/>
    <w:rsid w:val="00BC2CA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871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E39FB-277B-4F7F-AC1D-8DB0C5F5B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4</TotalTime>
  <Pages>10</Pages>
  <Words>6948</Words>
  <Characters>39608</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son</dc:creator>
  <cp:lastModifiedBy>hamza</cp:lastModifiedBy>
  <cp:revision>327</cp:revision>
  <dcterms:created xsi:type="dcterms:W3CDTF">2018-10-22T07:42:00Z</dcterms:created>
  <dcterms:modified xsi:type="dcterms:W3CDTF">2018-10-30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e651f4-61a2-32da-807a-98f01d7b67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